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255702" w14:textId="77777777" w:rsidR="00211A38" w:rsidRPr="00690DD0" w:rsidRDefault="00211A38" w:rsidP="00211A38">
      <w:pPr>
        <w:pStyle w:val="Heading1"/>
      </w:pPr>
      <w:bookmarkStart w:id="0" w:name="_Toc104409111"/>
      <w:bookmarkStart w:id="1" w:name="_Toc104410133"/>
      <w:bookmarkStart w:id="2" w:name="_Toc104411080"/>
      <w:bookmarkStart w:id="3" w:name="_Toc106614197"/>
      <w:bookmarkStart w:id="4" w:name="_Toc122520072"/>
      <w:bookmarkStart w:id="5" w:name="_Toc124080718"/>
      <w:r w:rsidRPr="00690DD0">
        <w:rPr>
          <w:rStyle w:val="markedcontent"/>
        </w:rPr>
        <w:t>DAFTAR PUSTAKA</w:t>
      </w:r>
      <w:bookmarkEnd w:id="0"/>
      <w:bookmarkEnd w:id="1"/>
      <w:bookmarkEnd w:id="2"/>
      <w:bookmarkEnd w:id="3"/>
      <w:bookmarkEnd w:id="4"/>
      <w:bookmarkEnd w:id="5"/>
    </w:p>
    <w:p w14:paraId="6A87ABFC" w14:textId="77777777" w:rsidR="00211A38" w:rsidRPr="00690DD0" w:rsidRDefault="00211A38" w:rsidP="00211A38">
      <w:pPr>
        <w:pStyle w:val="Bibliography"/>
        <w:ind w:left="720" w:hanging="720"/>
        <w:rPr>
          <w:rFonts w:cs="Times New Roman"/>
          <w:noProof/>
        </w:rPr>
      </w:pPr>
    </w:p>
    <w:bookmarkStart w:id="6" w:name="_Toc122520073"/>
    <w:p w14:paraId="71DDCE97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noProof/>
        </w:rPr>
        <w:t xml:space="preserve">Adnyana Mahaputra, I. N. K. (2012). Pengaruh Rasio-Rasio Keuangan Terhadap Pertumbuhan Laba Pada Perusahaan Manufaktur Yang Terdaftar Di Bei. </w:t>
      </w:r>
      <w:r>
        <w:rPr>
          <w:i/>
          <w:iCs/>
          <w:noProof/>
        </w:rPr>
        <w:t>Jurnal Ilmiah Akuntansi Dan Bisnis</w:t>
      </w:r>
      <w:r>
        <w:rPr>
          <w:noProof/>
        </w:rPr>
        <w:t xml:space="preserve">, </w:t>
      </w:r>
      <w:r>
        <w:rPr>
          <w:i/>
          <w:iCs/>
          <w:noProof/>
        </w:rPr>
        <w:t>7</w:t>
      </w:r>
      <w:r>
        <w:rPr>
          <w:noProof/>
        </w:rPr>
        <w:t>(2), 243–254. https://ojs.unud.ac.id/index.php/jiab/article/download/9238/6970</w:t>
      </w:r>
    </w:p>
    <w:p w14:paraId="654B7435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t xml:space="preserve">Arista, T. M. (2019). </w:t>
      </w:r>
      <w:r>
        <w:rPr>
          <w:i/>
          <w:iCs/>
        </w:rPr>
        <w:t>Pengaruh Rasio Likuiditas, Rasio Solvabilitas, Dan Rasio Aktivitas Terhadap Pertumbuhan Laba Perusahaan Manufaktur Yang Terdaftar Di Bursa Efek Indonesia</w:t>
      </w:r>
      <w:r>
        <w:t xml:space="preserve"> (Doctoral dissertation, STIE Perbanas Surabaya). http://eprints.perbanas.ac.id/5178/</w:t>
      </w:r>
    </w:p>
    <w:p w14:paraId="1AB6111D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Astuty, W. (2018). Pengaruh Solvabilitas Terhadap Perubahan Laba Pada Perusahaan Asuransi Yang Terdaftar Di Bursa Efek Indonesia. </w:t>
      </w:r>
      <w:r>
        <w:rPr>
          <w:i/>
          <w:iCs/>
          <w:noProof/>
        </w:rPr>
        <w:t>Jurnal Manajemen</w:t>
      </w:r>
      <w:r>
        <w:rPr>
          <w:noProof/>
        </w:rPr>
        <w:t>. http://jurnal.umsu.ac.id/index.php/kumpulandosen/article/view/2781/pdf_686</w:t>
      </w:r>
    </w:p>
    <w:p w14:paraId="55BB42AD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Badriyah, S. R., &amp; Amanah, L. (2021). Pengaruh kinerja keuangan terhadap pertumbuhan laba. </w:t>
      </w:r>
      <w:r>
        <w:rPr>
          <w:i/>
          <w:iCs/>
          <w:noProof/>
        </w:rPr>
        <w:t>Jurnal Ilmu Dan RIset Akuntansi</w:t>
      </w:r>
      <w:r>
        <w:rPr>
          <w:noProof/>
        </w:rPr>
        <w:t xml:space="preserve">, </w:t>
      </w:r>
      <w:r>
        <w:rPr>
          <w:i/>
          <w:iCs/>
          <w:noProof/>
        </w:rPr>
        <w:t>10</w:t>
      </w:r>
      <w:r>
        <w:rPr>
          <w:noProof/>
        </w:rPr>
        <w:t>(7), 1–15. http://jurnalmahasiswa.stiesia.ac.id/index.php/jira/article/view/4104</w:t>
      </w:r>
    </w:p>
    <w:p w14:paraId="0BF9C915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Darmawan, M. (2020). </w:t>
      </w:r>
      <w:r>
        <w:rPr>
          <w:i/>
          <w:iCs/>
          <w:noProof/>
        </w:rPr>
        <w:t>Dasar-Dasar Memahami Rasio dan Laporan Keuangan</w:t>
      </w:r>
      <w:r>
        <w:rPr>
          <w:noProof/>
        </w:rPr>
        <w:t xml:space="preserve"> . Yogyakarta: UNY PRESS.</w:t>
      </w:r>
    </w:p>
    <w:p w14:paraId="08A3E321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Darminto, D. P. (2019). </w:t>
      </w:r>
      <w:r>
        <w:rPr>
          <w:i/>
          <w:iCs/>
          <w:noProof/>
        </w:rPr>
        <w:t>Analisis Laporan Keuangan</w:t>
      </w:r>
      <w:r>
        <w:rPr>
          <w:noProof/>
        </w:rPr>
        <w:t>. Yogyakarta: UPP STIM YKPN.</w:t>
      </w:r>
    </w:p>
    <w:p w14:paraId="124D1AD2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Fitriah, R., &amp; Suprihhadi, H. (2018). Pengaruh Likuiditas, Solvabilitas dan Aktivitas terhadap Pertumbu han Laba. </w:t>
      </w:r>
      <w:r>
        <w:rPr>
          <w:i/>
          <w:iCs/>
          <w:noProof/>
        </w:rPr>
        <w:t>Jurnal Ilmu Dan Riset Manajemen</w:t>
      </w:r>
      <w:r>
        <w:rPr>
          <w:noProof/>
        </w:rPr>
        <w:t xml:space="preserve">, </w:t>
      </w:r>
      <w:r>
        <w:rPr>
          <w:i/>
          <w:iCs/>
          <w:noProof/>
        </w:rPr>
        <w:t>7</w:t>
      </w:r>
      <w:r>
        <w:rPr>
          <w:noProof/>
        </w:rPr>
        <w:t>(2), 1–15. http://jurnalmahasiswa.stiesia.ac.id/index.php/jirm/article/view/3 097/3112</w:t>
      </w:r>
    </w:p>
    <w:p w14:paraId="330A95C0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Ghozali, I. (2013). </w:t>
      </w:r>
      <w:r>
        <w:rPr>
          <w:i/>
          <w:iCs/>
          <w:noProof/>
        </w:rPr>
        <w:t>Aplikasi Analisis Multivariate dengan Program IBM SPSS 21</w:t>
      </w:r>
      <w:r>
        <w:rPr>
          <w:noProof/>
        </w:rPr>
        <w:t>. Semarang: Badan Penebit Universtas Diponogoro.</w:t>
      </w:r>
    </w:p>
    <w:p w14:paraId="381FA7B7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Hery. (2021). </w:t>
      </w:r>
      <w:r>
        <w:rPr>
          <w:i/>
          <w:iCs/>
          <w:noProof/>
        </w:rPr>
        <w:t>Analisis Laporan Keuangan.</w:t>
      </w:r>
      <w:r>
        <w:rPr>
          <w:noProof/>
        </w:rPr>
        <w:t xml:space="preserve"> Jakarta: </w:t>
      </w:r>
      <w:r>
        <w:rPr>
          <w:i/>
          <w:iCs/>
          <w:noProof/>
        </w:rPr>
        <w:t>Gramedia Widiasarana Indonesia</w:t>
      </w:r>
      <w:r>
        <w:rPr>
          <w:noProof/>
        </w:rPr>
        <w:t>.</w:t>
      </w:r>
    </w:p>
    <w:p w14:paraId="3171DD77" w14:textId="77777777" w:rsidR="00211A38" w:rsidRPr="002B4729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</w:rPr>
      </w:pPr>
      <w:r w:rsidRPr="00F77A94">
        <w:rPr>
          <w:rFonts w:cs="Times New Roman"/>
          <w:noProof/>
        </w:rPr>
        <w:t xml:space="preserve">Hidayati, H., &amp; Putri, C. W. (2022). </w:t>
      </w:r>
      <w:r w:rsidRPr="00F77A94">
        <w:rPr>
          <w:rFonts w:cs="Times New Roman"/>
          <w:i/>
          <w:iCs/>
          <w:noProof/>
        </w:rPr>
        <w:t>Asuransi Yang Terdaftar Pada Bursa Efek Indonesia Periode 2016-2020</w:t>
      </w:r>
      <w:r w:rsidRPr="00F77A94">
        <w:rPr>
          <w:rFonts w:cs="Times New Roman"/>
          <w:noProof/>
        </w:rPr>
        <w:t xml:space="preserve">. </w:t>
      </w:r>
      <w:r>
        <w:rPr>
          <w:rFonts w:cs="Times New Roman"/>
          <w:i/>
          <w:iCs/>
          <w:noProof/>
        </w:rPr>
        <w:t xml:space="preserve">jurnal Ekonomika </w:t>
      </w:r>
      <w:r w:rsidRPr="00F77A94">
        <w:rPr>
          <w:rFonts w:cs="Times New Roman"/>
          <w:noProof/>
        </w:rPr>
        <w:t>https://www.google.com/url?sa=t&amp;rct=j&amp;q=&amp;esrc=s&amp;source=web&amp;cd=&amp;ved=2ahUKEwjKreapvq78AhWlRmwGHQ7CDR0QFnoECBMQAQ&amp;url=https%3A%2F%2Fwww.jbbe.lppmbinabangsa.id%2Findex.php%2Fjbbe%2Farticle%2Fdownload%2F210%2F141&amp;usg=AOvVaw1Rv80Uz_ibPZZyYvN6_gYp</w:t>
      </w:r>
    </w:p>
    <w:p w14:paraId="7849EABB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Ifada, L. M., &amp; Puspitasari, T. (2016). Analisis Pengaruh Rasio Keuangan Terhadap Perubahan Laba. Universitas Islam Sultan Agung. </w:t>
      </w:r>
      <w:r>
        <w:rPr>
          <w:i/>
          <w:iCs/>
          <w:noProof/>
        </w:rPr>
        <w:t>Jurnal Akuntansi Dan Auditing</w:t>
      </w:r>
      <w:r>
        <w:rPr>
          <w:noProof/>
        </w:rPr>
        <w:t xml:space="preserve">, </w:t>
      </w:r>
      <w:r>
        <w:rPr>
          <w:i/>
          <w:iCs/>
          <w:noProof/>
        </w:rPr>
        <w:t>13</w:t>
      </w:r>
      <w:r>
        <w:rPr>
          <w:noProof/>
        </w:rPr>
        <w:t>(1), 97–108. https://ejournal.undip.ac.id/index.php/akuditi/article/view/13873</w:t>
      </w:r>
    </w:p>
    <w:p w14:paraId="46BEF33B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lastRenderedPageBreak/>
        <w:t xml:space="preserve">Irham, F. (2014). </w:t>
      </w:r>
      <w:r>
        <w:rPr>
          <w:i/>
          <w:iCs/>
          <w:noProof/>
        </w:rPr>
        <w:t>Manajemen Keuangan Perusahaan dan Pasar Modal</w:t>
      </w:r>
      <w:r>
        <w:rPr>
          <w:noProof/>
        </w:rPr>
        <w:t>. Jakrata: Mitra Wacana Media.</w:t>
      </w:r>
    </w:p>
    <w:p w14:paraId="2685FC78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Nurhadi. (2011). </w:t>
      </w:r>
      <w:r>
        <w:rPr>
          <w:i/>
          <w:iCs/>
          <w:noProof/>
        </w:rPr>
        <w:t>Pendekatan dalam Penilaian.</w:t>
      </w:r>
      <w:r>
        <w:rPr>
          <w:noProof/>
        </w:rPr>
        <w:t xml:space="preserve"> Jakarta: Pustaka Sinar Harapan.</w:t>
      </w:r>
    </w:p>
    <w:p w14:paraId="7D335FDB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Ottay, M. C., &amp; Alexander, S. W. (2015). Analisis Laporan Keuangan untuk Menilai Kinerja Keuangan. </w:t>
      </w:r>
      <w:r>
        <w:rPr>
          <w:i/>
          <w:iCs/>
          <w:noProof/>
        </w:rPr>
        <w:t>Jurnal EMBA</w:t>
      </w:r>
      <w:r>
        <w:rPr>
          <w:noProof/>
        </w:rPr>
        <w:t xml:space="preserve">, </w:t>
      </w:r>
      <w:r>
        <w:rPr>
          <w:i/>
          <w:iCs/>
          <w:noProof/>
        </w:rPr>
        <w:t>3</w:t>
      </w:r>
      <w:r>
        <w:rPr>
          <w:noProof/>
        </w:rPr>
        <w:t>(1), 923–932. https://ejournal.unsrat.ac.id/index.php/emba/article/view/7621</w:t>
      </w:r>
    </w:p>
    <w:p w14:paraId="36F153B6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P. Hamidu, N. (2011). </w:t>
      </w:r>
      <w:r>
        <w:rPr>
          <w:i/>
          <w:iCs/>
          <w:noProof/>
        </w:rPr>
        <w:t>Pengaruh Kinerja Keuangan Terhadap Pertumbuhan Laba Pada Perbankan di Bei</w:t>
      </w:r>
      <w:r>
        <w:rPr>
          <w:noProof/>
        </w:rPr>
        <w:t xml:space="preserve">. </w:t>
      </w:r>
      <w:r>
        <w:rPr>
          <w:i/>
          <w:iCs/>
          <w:noProof/>
        </w:rPr>
        <w:t>Jurnal EMBA</w:t>
      </w:r>
      <w:r>
        <w:rPr>
          <w:noProof/>
        </w:rPr>
        <w:t xml:space="preserve">, </w:t>
      </w:r>
      <w:r>
        <w:rPr>
          <w:i/>
          <w:iCs/>
          <w:noProof/>
        </w:rPr>
        <w:t>1</w:t>
      </w:r>
      <w:r>
        <w:rPr>
          <w:noProof/>
        </w:rPr>
        <w:t>(3). https://ejournal.unsrat.ac.id/index.php/emba/article/view/1878</w:t>
      </w:r>
    </w:p>
    <w:p w14:paraId="63255065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Rahmad Syafril. (2020). Pengaruh Rasio Likuiditas Solvabilitas, Dan Aktivitas Terhadap Pertumbuhan Laba. </w:t>
      </w:r>
      <w:r>
        <w:rPr>
          <w:i/>
          <w:iCs/>
          <w:noProof/>
        </w:rPr>
        <w:t>Jurnal Ilmu Dan Riset Manajemen</w:t>
      </w:r>
      <w:r>
        <w:rPr>
          <w:noProof/>
        </w:rPr>
        <w:t xml:space="preserve">, </w:t>
      </w:r>
      <w:r>
        <w:rPr>
          <w:i/>
          <w:iCs/>
          <w:noProof/>
        </w:rPr>
        <w:t>9</w:t>
      </w:r>
      <w:r>
        <w:rPr>
          <w:noProof/>
        </w:rPr>
        <w:t>(6), 1–6. http://jurnalmahasiswa.stiesia.ac.id/index.php/jirm/article/view/3097</w:t>
      </w:r>
    </w:p>
    <w:p w14:paraId="298A2662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Rudikson, R., Muslimin, M., &amp; Faisal, M. (2018). Pengaruh Rasio Likuiditas, Leverage Dan Aktivitas Terhadap Pertumbuhan Laba Perusahaan Makanan Dan Minuman Di Bei. </w:t>
      </w:r>
      <w:r>
        <w:rPr>
          <w:i/>
          <w:iCs/>
          <w:noProof/>
        </w:rPr>
        <w:t>Jurnal Ilmu Manajemen Universitas Tadulako (JIMUT)</w:t>
      </w:r>
      <w:r>
        <w:rPr>
          <w:noProof/>
        </w:rPr>
        <w:t xml:space="preserve">, </w:t>
      </w:r>
      <w:r>
        <w:rPr>
          <w:i/>
          <w:iCs/>
          <w:noProof/>
        </w:rPr>
        <w:t>4</w:t>
      </w:r>
      <w:r>
        <w:rPr>
          <w:noProof/>
        </w:rPr>
        <w:t>(2), 151–158. https://doi.org/10.22487/jimut.v4i2.116</w:t>
      </w:r>
    </w:p>
    <w:p w14:paraId="33EF4276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Santoso, S. (2020). </w:t>
      </w:r>
      <w:r>
        <w:rPr>
          <w:i/>
          <w:iCs/>
          <w:noProof/>
        </w:rPr>
        <w:t>Panduan Lengkap SPSS 26</w:t>
      </w:r>
      <w:r>
        <w:rPr>
          <w:noProof/>
        </w:rPr>
        <w:t>. Jakarta: Elex Media Komputindo.</w:t>
      </w:r>
    </w:p>
    <w:p w14:paraId="7CD57FEE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Sapariyah, R. A. (2020). Pengaruh  Rasiocapital, Assets, Earning Dan Liquidityterhadappertumbuhan Laba Pada Perbankandi Indonesia (Study Empiris Pada Perbankan Di Indonesia). </w:t>
      </w:r>
      <w:r>
        <w:rPr>
          <w:i/>
          <w:iCs/>
          <w:noProof/>
        </w:rPr>
        <w:t>jurnal Manajemen</w:t>
      </w:r>
      <w:r>
        <w:rPr>
          <w:noProof/>
        </w:rPr>
        <w:t>. https://www.neliti.com/publications/161249/pengaruh-rasio-capital-assetsear ning-dan-liquidity-terhadap-pertumbuhan-laba-pa</w:t>
      </w:r>
    </w:p>
    <w:p w14:paraId="2599D036" w14:textId="77777777" w:rsidR="00211A38" w:rsidRPr="004671B1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</w:rPr>
      </w:pPr>
      <w:r>
        <w:rPr>
          <w:rFonts w:cs="Times New Roman"/>
          <w:noProof/>
        </w:rPr>
        <w:t xml:space="preserve">Saputri, A. N. (2019). Pengaruh Rasio Likuiditas, Solvabilitas, da Aktivitas Terhadap Perubahan Laba Pada Perusahaan Yang Terdaftar Di Bursa Efek Indonesia (BEI). </w:t>
      </w:r>
      <w:r>
        <w:rPr>
          <w:rFonts w:cs="Times New Roman"/>
          <w:i/>
          <w:iCs/>
          <w:noProof/>
        </w:rPr>
        <w:t>Jurnal STIE YKPN</w:t>
      </w:r>
      <w:r>
        <w:rPr>
          <w:rFonts w:cs="Times New Roman"/>
          <w:noProof/>
        </w:rPr>
        <w:t>. https://core.ac.uk/download/pdf/33513 714.pdf</w:t>
      </w:r>
    </w:p>
    <w:p w14:paraId="18D5801C" w14:textId="77777777" w:rsidR="00211A38" w:rsidRDefault="00211A38" w:rsidP="00211A38">
      <w:pPr>
        <w:pStyle w:val="Bibliography"/>
        <w:ind w:left="720" w:hanging="720"/>
        <w:jc w:val="both"/>
        <w:rPr>
          <w:noProof/>
        </w:rPr>
      </w:pPr>
      <w:r>
        <w:rPr>
          <w:noProof/>
        </w:rPr>
        <w:t xml:space="preserve">Subagyo, D. P. (2011). </w:t>
      </w:r>
      <w:r>
        <w:rPr>
          <w:i/>
          <w:iCs/>
          <w:noProof/>
        </w:rPr>
        <w:t>Statistik Induktif.</w:t>
      </w:r>
      <w:r>
        <w:rPr>
          <w:noProof/>
        </w:rPr>
        <w:t xml:space="preserve"> Yogyakarta: Penerbit BPFE.</w:t>
      </w:r>
    </w:p>
    <w:p w14:paraId="51A07981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 xml:space="preserve">Sulistyani, I., Wijaya, L. A., &amp; Novitasari, M. (2019). Pengaruh Rasio Likuiditas, Solvabilitas, dan Aktivitas Terhadap Pertumbuhan Laba Dimoderasi oleh Ukuran Perusahaan. </w:t>
      </w:r>
      <w:r>
        <w:rPr>
          <w:i/>
          <w:iCs/>
          <w:noProof/>
        </w:rPr>
        <w:t>Unipma: Simba Seminar Inovasi Manajemen, Bisnis Dan Akuntansi I</w:t>
      </w:r>
      <w:r>
        <w:rPr>
          <w:noProof/>
        </w:rPr>
        <w:t xml:space="preserve">, 73–86. http://prosiding.unipma.ac.id/index.php/SIMBA/arti cle/view/1134 </w:t>
      </w:r>
    </w:p>
    <w:p w14:paraId="146220B5" w14:textId="77777777" w:rsidR="00211A38" w:rsidRDefault="00211A38" w:rsidP="00211A3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>
        <w:rPr>
          <w:noProof/>
        </w:rPr>
        <w:t>Syahyunan. (2013). Manajemen Keuangan: Perencanaan, Analisis, dan. Medan: USU Press.</w:t>
      </w:r>
    </w:p>
    <w:p w14:paraId="138D873D" w14:textId="77777777" w:rsidR="00211A38" w:rsidRDefault="00211A38" w:rsidP="00211A38">
      <w:pPr>
        <w:pStyle w:val="Heading1"/>
        <w:sectPr w:rsidR="00211A38" w:rsidSect="00377F7E">
          <w:headerReference w:type="default" r:id="rId5"/>
          <w:footerReference w:type="default" r:id="rId6"/>
          <w:footerReference w:type="first" r:id="rId7"/>
          <w:pgSz w:w="11906" w:h="16838"/>
          <w:pgMar w:top="1701" w:right="1701" w:bottom="1701" w:left="2268" w:header="708" w:footer="708" w:gutter="0"/>
          <w:cols w:space="708"/>
          <w:titlePg/>
          <w:docGrid w:linePitch="360"/>
        </w:sectPr>
      </w:pPr>
      <w:r>
        <w:fldChar w:fldCharType="end"/>
      </w:r>
    </w:p>
    <w:p w14:paraId="3789ED94" w14:textId="77777777" w:rsidR="00211A38" w:rsidRDefault="00211A38" w:rsidP="00211A38">
      <w:pPr>
        <w:pStyle w:val="Heading1"/>
        <w:rPr>
          <w:b/>
          <w:bCs/>
        </w:rPr>
      </w:pPr>
      <w:bookmarkStart w:id="7" w:name="_Toc124080719"/>
      <w:r w:rsidRPr="00B110A4">
        <w:rPr>
          <w:b/>
          <w:bCs/>
        </w:rPr>
        <w:lastRenderedPageBreak/>
        <w:t>LAMPIRAN</w:t>
      </w:r>
      <w:bookmarkEnd w:id="6"/>
      <w:bookmarkEnd w:id="7"/>
      <w:r w:rsidRPr="00B110A4">
        <w:rPr>
          <w:b/>
          <w:bCs/>
        </w:rPr>
        <w:t xml:space="preserve"> </w:t>
      </w:r>
    </w:p>
    <w:p w14:paraId="416C0601" w14:textId="77777777" w:rsidR="00211A38" w:rsidRDefault="00211A38" w:rsidP="00211A38">
      <w:pPr>
        <w:pStyle w:val="Caption"/>
        <w:keepNext/>
        <w:jc w:val="center"/>
      </w:pPr>
      <w:bookmarkStart w:id="8" w:name="_Toc124078541"/>
      <w:r w:rsidRPr="00AA18D0">
        <w:rPr>
          <w:sz w:val="24"/>
          <w:szCs w:val="24"/>
        </w:rPr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Hasil Sampel Pertumbuhan Laba 2017-2021</w:t>
      </w:r>
      <w:bookmarkEnd w:id="8"/>
    </w:p>
    <w:p w14:paraId="682F39E4" w14:textId="2FE71EB8" w:rsidR="00211A38" w:rsidRPr="000E2777" w:rsidRDefault="00211A38" w:rsidP="00211A38">
      <w:pPr>
        <w:spacing w:line="480" w:lineRule="auto"/>
        <w:jc w:val="center"/>
      </w:pPr>
      <w:r w:rsidRPr="00377F7E">
        <w:rPr>
          <w:noProof/>
        </w:rPr>
        <w:drawing>
          <wp:inline distT="0" distB="0" distL="0" distR="0" wp14:anchorId="325CAA22" wp14:editId="31E817D5">
            <wp:extent cx="4887595" cy="2869565"/>
            <wp:effectExtent l="0" t="0" r="8255" b="698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7595" cy="2869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CBE62" w14:textId="77777777" w:rsidR="00211A38" w:rsidRDefault="00211A38" w:rsidP="00211A38">
      <w:pPr>
        <w:pStyle w:val="Caption"/>
        <w:keepNext/>
        <w:jc w:val="center"/>
      </w:pPr>
      <w:bookmarkStart w:id="9" w:name="_Toc124078542"/>
      <w:r w:rsidRPr="00AA18D0">
        <w:rPr>
          <w:sz w:val="24"/>
          <w:szCs w:val="24"/>
        </w:rPr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2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Hasil Sampel Rasio Likuiditas/Current Ratio 2017-2021</w:t>
      </w:r>
      <w:bookmarkEnd w:id="9"/>
    </w:p>
    <w:p w14:paraId="27B0BEA6" w14:textId="3325CFDB" w:rsidR="00211A38" w:rsidRDefault="00211A38" w:rsidP="00211A38">
      <w:pPr>
        <w:spacing w:line="480" w:lineRule="auto"/>
        <w:jc w:val="both"/>
      </w:pPr>
      <w:r w:rsidRPr="00377F7E">
        <w:rPr>
          <w:noProof/>
        </w:rPr>
        <w:drawing>
          <wp:inline distT="0" distB="0" distL="0" distR="0" wp14:anchorId="27F79F70" wp14:editId="2323E570">
            <wp:extent cx="4918710" cy="2884805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8710" cy="2884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8EA253" w14:textId="77777777" w:rsidR="00211A38" w:rsidRDefault="00211A38" w:rsidP="00211A38">
      <w:pPr>
        <w:spacing w:line="480" w:lineRule="auto"/>
        <w:jc w:val="both"/>
      </w:pPr>
    </w:p>
    <w:p w14:paraId="74F61095" w14:textId="77777777" w:rsidR="00211A38" w:rsidRPr="00377F7E" w:rsidRDefault="00211A38" w:rsidP="00211A38">
      <w:pPr>
        <w:spacing w:line="480" w:lineRule="auto"/>
        <w:jc w:val="both"/>
        <w:rPr>
          <w:rFonts w:cs="Times New Roman"/>
          <w:b/>
          <w:bCs/>
        </w:rPr>
      </w:pPr>
    </w:p>
    <w:p w14:paraId="1EE71A71" w14:textId="77777777" w:rsidR="00211A38" w:rsidRDefault="00211A38" w:rsidP="00211A38">
      <w:pPr>
        <w:pStyle w:val="Caption"/>
        <w:keepNext/>
        <w:jc w:val="center"/>
      </w:pPr>
      <w:bookmarkStart w:id="10" w:name="_Toc124078543"/>
      <w:r w:rsidRPr="00AA18D0">
        <w:rPr>
          <w:sz w:val="24"/>
          <w:szCs w:val="24"/>
        </w:rPr>
        <w:lastRenderedPageBreak/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3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Hasil Sampel Rasio Solvabilitas/Debt To Assest Ratio 2017/2021</w:t>
      </w:r>
      <w:bookmarkEnd w:id="10"/>
    </w:p>
    <w:p w14:paraId="22EE33B3" w14:textId="620D46F9" w:rsidR="00211A38" w:rsidRPr="00AA18D0" w:rsidRDefault="00211A38" w:rsidP="00211A38">
      <w:pPr>
        <w:spacing w:line="480" w:lineRule="auto"/>
        <w:ind w:left="720"/>
        <w:jc w:val="both"/>
      </w:pPr>
      <w:r w:rsidRPr="00314065">
        <w:rPr>
          <w:noProof/>
        </w:rPr>
        <w:drawing>
          <wp:inline distT="0" distB="0" distL="0" distR="0" wp14:anchorId="61AC514B" wp14:editId="5E865239">
            <wp:extent cx="4351020" cy="2964180"/>
            <wp:effectExtent l="0" t="0" r="0" b="762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1020" cy="2964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421AEB" w14:textId="77777777" w:rsidR="00211A38" w:rsidRDefault="00211A38" w:rsidP="00211A38">
      <w:pPr>
        <w:pStyle w:val="Caption"/>
        <w:keepNext/>
        <w:jc w:val="center"/>
      </w:pPr>
      <w:bookmarkStart w:id="11" w:name="_Toc124078544"/>
      <w:r w:rsidRPr="00AA18D0">
        <w:rPr>
          <w:sz w:val="24"/>
          <w:szCs w:val="24"/>
        </w:rPr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4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Hasil Sampel Ratio Aktivitas/Total Assest Trun Over 2017-2021</w:t>
      </w:r>
      <w:bookmarkEnd w:id="11"/>
    </w:p>
    <w:p w14:paraId="2E0F6863" w14:textId="476154B8" w:rsidR="00211A38" w:rsidRPr="00314065" w:rsidRDefault="00211A38" w:rsidP="00211A38">
      <w:pPr>
        <w:spacing w:line="480" w:lineRule="auto"/>
        <w:ind w:left="720"/>
        <w:jc w:val="both"/>
        <w:rPr>
          <w:rFonts w:cs="Times New Roman"/>
          <w:b/>
          <w:bCs/>
        </w:rPr>
      </w:pPr>
      <w:r w:rsidRPr="00314065">
        <w:rPr>
          <w:noProof/>
        </w:rPr>
        <w:drawing>
          <wp:inline distT="0" distB="0" distL="0" distR="0" wp14:anchorId="2AB7A0A2" wp14:editId="1DC5C69E">
            <wp:extent cx="4382770" cy="2964180"/>
            <wp:effectExtent l="0" t="0" r="0" b="762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2770" cy="2964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246E97" w14:textId="77777777" w:rsidR="00211A38" w:rsidRPr="00314065" w:rsidRDefault="00211A38" w:rsidP="00211A38">
      <w:pPr>
        <w:spacing w:line="480" w:lineRule="auto"/>
        <w:jc w:val="both"/>
        <w:rPr>
          <w:rFonts w:cs="Times New Roman"/>
          <w:b/>
          <w:bCs/>
          <w:noProof/>
        </w:rPr>
      </w:pPr>
      <w:r>
        <w:rPr>
          <w:noProof/>
        </w:rPr>
        <w:br w:type="page"/>
      </w:r>
    </w:p>
    <w:p w14:paraId="30B35B6B" w14:textId="77777777" w:rsidR="00211A38" w:rsidRDefault="00211A38" w:rsidP="00211A38">
      <w:pPr>
        <w:pStyle w:val="Caption"/>
        <w:keepNext/>
        <w:jc w:val="center"/>
      </w:pPr>
      <w:bookmarkStart w:id="12" w:name="_Toc124078545"/>
      <w:r w:rsidRPr="00AA18D0">
        <w:rPr>
          <w:sz w:val="24"/>
          <w:szCs w:val="24"/>
        </w:rPr>
        <w:lastRenderedPageBreak/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5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Input SPSS</w:t>
      </w:r>
      <w:bookmarkEnd w:id="12"/>
    </w:p>
    <w:tbl>
      <w:tblPr>
        <w:tblW w:w="7448" w:type="dxa"/>
        <w:tblInd w:w="113" w:type="dxa"/>
        <w:tblLook w:val="04A0" w:firstRow="1" w:lastRow="0" w:firstColumn="1" w:lastColumn="0" w:noHBand="0" w:noVBand="1"/>
      </w:tblPr>
      <w:tblGrid>
        <w:gridCol w:w="1830"/>
        <w:gridCol w:w="2985"/>
        <w:gridCol w:w="876"/>
        <w:gridCol w:w="723"/>
        <w:gridCol w:w="1034"/>
      </w:tblGrid>
      <w:tr w:rsidR="00211A38" w:rsidRPr="00FD657F" w14:paraId="15AACDF8" w14:textId="77777777" w:rsidTr="008632EC">
        <w:trPr>
          <w:trHeight w:val="310"/>
        </w:trPr>
        <w:tc>
          <w:tcPr>
            <w:tcW w:w="18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6D31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PERUSAHAAN</w:t>
            </w:r>
          </w:p>
        </w:tc>
        <w:tc>
          <w:tcPr>
            <w:tcW w:w="2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BF9A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PERTUMBUHAN LABA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6859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CR</w:t>
            </w:r>
          </w:p>
        </w:tc>
        <w:tc>
          <w:tcPr>
            <w:tcW w:w="7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EE11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DAR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E324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TATO</w:t>
            </w:r>
          </w:p>
        </w:tc>
      </w:tr>
      <w:tr w:rsidR="00211A38" w:rsidRPr="00FD657F" w14:paraId="30C1F04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C5B3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PII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428B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12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9F4B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50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E691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15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2C2A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97</w:t>
            </w:r>
          </w:p>
        </w:tc>
      </w:tr>
      <w:tr w:rsidR="00211A38" w:rsidRPr="00FD657F" w14:paraId="7D5D2691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AF65C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PII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9EDD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6BA8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5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DDFC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8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F758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81</w:t>
            </w:r>
          </w:p>
        </w:tc>
      </w:tr>
      <w:tr w:rsidR="00211A38" w:rsidRPr="00FD657F" w14:paraId="0981DD26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D770B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PII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CD04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15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E908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0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A698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8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E15A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95</w:t>
            </w:r>
          </w:p>
        </w:tc>
      </w:tr>
      <w:tr w:rsidR="00211A38" w:rsidRPr="00FD657F" w14:paraId="335E4AD8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DABBB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PII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2163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7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B7B1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78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F3C1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4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1F4E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86</w:t>
            </w:r>
          </w:p>
        </w:tc>
      </w:tr>
      <w:tr w:rsidR="00211A38" w:rsidRPr="00FD657F" w14:paraId="21228EF9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A0806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PII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2B9E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31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39A9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85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E05A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C4C2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65</w:t>
            </w:r>
          </w:p>
        </w:tc>
      </w:tr>
      <w:tr w:rsidR="00211A38" w:rsidRPr="00FD657F" w14:paraId="3DDF0C5B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3A446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RNA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1E5A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3F17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2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2314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5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83CB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82</w:t>
            </w:r>
          </w:p>
        </w:tc>
      </w:tr>
      <w:tr w:rsidR="00211A38" w:rsidRPr="00FD657F" w14:paraId="637C35AD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D5E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RNA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FC66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9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B1BD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47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79FF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145B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93</w:t>
            </w:r>
          </w:p>
        </w:tc>
      </w:tr>
      <w:tr w:rsidR="00211A38" w:rsidRPr="00FD657F" w14:paraId="4024E9A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4108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RNA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AED5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7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0552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04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FD9F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4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9AB1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96</w:t>
            </w:r>
          </w:p>
        </w:tc>
      </w:tr>
      <w:tr w:rsidR="00211A38" w:rsidRPr="00FD657F" w14:paraId="352A806A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44584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RNA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BCC5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9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B1B5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6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3D9F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E323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23</w:t>
            </w:r>
          </w:p>
        </w:tc>
      </w:tr>
      <w:tr w:rsidR="00211A38" w:rsidRPr="00FD657F" w14:paraId="39198660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D4111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RNA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60BD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5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1B2D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40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7AE1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9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F62A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39</w:t>
            </w:r>
          </w:p>
        </w:tc>
      </w:tr>
      <w:tr w:rsidR="00211A38" w:rsidRPr="00FD657F" w14:paraId="3FDE8D0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4F0B6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GR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335C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00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408D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84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2D96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5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ADC9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25</w:t>
            </w:r>
          </w:p>
        </w:tc>
      </w:tr>
      <w:tr w:rsidR="00211A38" w:rsidRPr="00FD657F" w14:paraId="04C10E7D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4905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GR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25B2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05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FE98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43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F556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4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D584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792</w:t>
            </w:r>
          </w:p>
        </w:tc>
      </w:tr>
      <w:tr w:rsidR="00211A38" w:rsidRPr="00FD657F" w14:paraId="53B6438B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591C5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GR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633E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7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19F7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6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ECEA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3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AA84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47</w:t>
            </w:r>
          </w:p>
        </w:tc>
      </w:tr>
      <w:tr w:rsidR="00211A38" w:rsidRPr="00FD657F" w14:paraId="0FC7F31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A1B9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GR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1568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81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08D3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83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68EF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1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64EB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463</w:t>
            </w:r>
          </w:p>
        </w:tc>
      </w:tr>
      <w:tr w:rsidR="00211A38" w:rsidRPr="00FD657F" w14:paraId="3BB0AEA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697CD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GR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A350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2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1A8D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36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7CCC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8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8960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42</w:t>
            </w:r>
          </w:p>
        </w:tc>
      </w:tr>
      <w:tr w:rsidR="00211A38" w:rsidRPr="00FD657F" w14:paraId="05DA4EE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751E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II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1A17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6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C3A7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2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B676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71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9DC0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97</w:t>
            </w:r>
          </w:p>
        </w:tc>
      </w:tr>
      <w:tr w:rsidR="00211A38" w:rsidRPr="00FD657F" w14:paraId="26C9E4B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10E3E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II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C27B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8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C13A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2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B0A1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0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004E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12</w:t>
            </w:r>
          </w:p>
        </w:tc>
      </w:tr>
      <w:tr w:rsidR="00211A38" w:rsidRPr="00FD657F" w14:paraId="6F23EF7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93566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II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264D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2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4782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9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36D4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6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329B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74</w:t>
            </w:r>
          </w:p>
        </w:tc>
      </w:tr>
      <w:tr w:rsidR="00211A38" w:rsidRPr="00FD657F" w14:paraId="2404FF37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601CB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II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F9BB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3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4B21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54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FE4B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2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5C5E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18</w:t>
            </w:r>
          </w:p>
        </w:tc>
      </w:tr>
      <w:tr w:rsidR="00211A38" w:rsidRPr="00FD657F" w14:paraId="5859AFF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F967A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ASII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CBAA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6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2A8D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54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4DF3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1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4B61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36</w:t>
            </w:r>
          </w:p>
        </w:tc>
      </w:tr>
      <w:tr w:rsidR="00211A38" w:rsidRPr="00FD657F" w14:paraId="795F0D9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1B33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HIT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50CD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38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A4F0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6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5840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7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5B50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40</w:t>
            </w:r>
          </w:p>
        </w:tc>
      </w:tr>
      <w:tr w:rsidR="00211A38" w:rsidRPr="00FD657F" w14:paraId="53CC823C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8FBDF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HIT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385D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0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224D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1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BBAC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6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9FF8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61</w:t>
            </w:r>
          </w:p>
        </w:tc>
      </w:tr>
      <w:tr w:rsidR="00211A38" w:rsidRPr="00FD657F" w14:paraId="12992EE1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D075E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HIT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09D9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0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B11D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8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8000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0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5083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77</w:t>
            </w:r>
          </w:p>
        </w:tc>
      </w:tr>
      <w:tr w:rsidR="00211A38" w:rsidRPr="00FD657F" w14:paraId="7BA004C0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81BBF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HIT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D361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26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10A0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3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AFAE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7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723A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49</w:t>
            </w:r>
          </w:p>
        </w:tc>
      </w:tr>
      <w:tr w:rsidR="00211A38" w:rsidRPr="00FD657F" w14:paraId="343AD524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32B5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HIT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2908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3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F88C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0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EE5D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0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3BDF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58</w:t>
            </w:r>
          </w:p>
        </w:tc>
      </w:tr>
      <w:tr w:rsidR="00211A38" w:rsidRPr="00FD657F" w14:paraId="669B9AE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F92F4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MTR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5826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4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0C4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18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9C01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9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BEB3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91</w:t>
            </w:r>
          </w:p>
        </w:tc>
      </w:tr>
      <w:tr w:rsidR="00211A38" w:rsidRPr="00FD657F" w14:paraId="3BAD1EC8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239BA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MTR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D7C0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8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CAC5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34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CEA4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0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4DA7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04</w:t>
            </w:r>
          </w:p>
        </w:tc>
      </w:tr>
      <w:tr w:rsidR="00211A38" w:rsidRPr="00FD657F" w14:paraId="5FD8527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2B08D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MTR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BFF8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1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6532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37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D89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2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EDA4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29</w:t>
            </w:r>
          </w:p>
        </w:tc>
      </w:tr>
      <w:tr w:rsidR="00211A38" w:rsidRPr="00FD657F" w14:paraId="5018CF1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1AC4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MTR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AE6F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22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BCDB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86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0284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5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6A94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74</w:t>
            </w:r>
          </w:p>
        </w:tc>
      </w:tr>
      <w:tr w:rsidR="00211A38" w:rsidRPr="00FD657F" w14:paraId="7EAD4BA4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CF44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BMTR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4229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6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073D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40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8EFB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9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1664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02</w:t>
            </w:r>
          </w:p>
        </w:tc>
      </w:tr>
      <w:tr w:rsidR="00211A38" w:rsidRPr="00FD657F" w14:paraId="182A472A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BC5F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CON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68A7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47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9F89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1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306D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85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9FFE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41</w:t>
            </w:r>
          </w:p>
        </w:tc>
      </w:tr>
      <w:tr w:rsidR="00211A38" w:rsidRPr="00FD657F" w14:paraId="4FA89127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8C35E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CON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BADF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3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D94C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0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16B0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8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422D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01</w:t>
            </w:r>
          </w:p>
        </w:tc>
      </w:tr>
      <w:tr w:rsidR="00211A38" w:rsidRPr="00FD657F" w14:paraId="23204FBD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56E3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CON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2272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7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4973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65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B3FC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5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B755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51</w:t>
            </w:r>
          </w:p>
        </w:tc>
      </w:tr>
      <w:tr w:rsidR="00211A38" w:rsidRPr="00FD657F" w14:paraId="26DAE6DC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FB8B0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CON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D062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84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2450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9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E502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55CE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87</w:t>
            </w:r>
          </w:p>
        </w:tc>
      </w:tr>
      <w:tr w:rsidR="00211A38" w:rsidRPr="00FD657F" w14:paraId="56CA501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75BF1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CON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EF41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95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79B8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04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7783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4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BC9D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79</w:t>
            </w:r>
          </w:p>
        </w:tc>
      </w:tr>
      <w:tr w:rsidR="00211A38" w:rsidRPr="00FD657F" w14:paraId="6AE6CBF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F2AD2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MPC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A711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27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0442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3.606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4A2F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3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C495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20</w:t>
            </w:r>
          </w:p>
        </w:tc>
      </w:tr>
      <w:tr w:rsidR="00211A38" w:rsidRPr="00FD657F" w14:paraId="4151BC2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B1A5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MPC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E7F8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5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03F6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3.56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D43E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21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408C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89</w:t>
            </w:r>
          </w:p>
        </w:tc>
      </w:tr>
      <w:tr w:rsidR="00211A38" w:rsidRPr="00FD657F" w14:paraId="163F693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BA8F6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MPC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DE2A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11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CC8C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45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E74C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3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28FB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98</w:t>
            </w:r>
          </w:p>
        </w:tc>
      </w:tr>
      <w:tr w:rsidR="00211A38" w:rsidRPr="00FD657F" w14:paraId="022CD45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5579A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lastRenderedPageBreak/>
              <w:t>IMPC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E6DE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4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A671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07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2D8F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5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976B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66</w:t>
            </w:r>
          </w:p>
        </w:tc>
      </w:tr>
      <w:tr w:rsidR="00211A38" w:rsidRPr="00FD657F" w14:paraId="0588609A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A5FAE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IMPC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53C6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C047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16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53DB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1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434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78</w:t>
            </w:r>
          </w:p>
        </w:tc>
      </w:tr>
      <w:tr w:rsidR="00211A38" w:rsidRPr="00FD657F" w14:paraId="3E716C76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EAAF1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JTPE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0C5D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03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22D8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9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99A3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2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EFC4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15</w:t>
            </w:r>
          </w:p>
        </w:tc>
      </w:tr>
      <w:tr w:rsidR="00211A38" w:rsidRPr="00FD657F" w14:paraId="5DC4A4DE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AD2F2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JTPE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B4CD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7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0373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43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301A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0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3919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68</w:t>
            </w:r>
          </w:p>
        </w:tc>
      </w:tr>
      <w:tr w:rsidR="00211A38" w:rsidRPr="00FD657F" w14:paraId="64D4CEBA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5CB23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JTPE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EEC8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1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5100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66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572E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5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D9E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48</w:t>
            </w:r>
          </w:p>
        </w:tc>
      </w:tr>
      <w:tr w:rsidR="00211A38" w:rsidRPr="00FD657F" w14:paraId="7A05772C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B99AC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JTPE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34F1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59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E565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08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2FC9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5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0A3B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943</w:t>
            </w:r>
          </w:p>
        </w:tc>
      </w:tr>
      <w:tr w:rsidR="00211A38" w:rsidRPr="00FD657F" w14:paraId="6FB02C5E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9CF11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JTPE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9913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0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50D9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38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6A08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4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9835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87</w:t>
            </w:r>
          </w:p>
        </w:tc>
      </w:tr>
      <w:tr w:rsidR="00211A38" w:rsidRPr="00FD657F" w14:paraId="724F7C6E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2FFD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MARK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DD85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40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03C8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44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F854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6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8B40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54</w:t>
            </w:r>
          </w:p>
        </w:tc>
      </w:tr>
      <w:tr w:rsidR="00211A38" w:rsidRPr="00FD657F" w14:paraId="399E51E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58CE2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MARK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A9CE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4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C346C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21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F24D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5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5698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23</w:t>
            </w:r>
          </w:p>
        </w:tc>
      </w:tr>
      <w:tr w:rsidR="00211A38" w:rsidRPr="00FD657F" w14:paraId="5ABD40E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A1B43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MARK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4A03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07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37E1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3.05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98BA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2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F683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19</w:t>
            </w:r>
          </w:p>
        </w:tc>
      </w:tr>
      <w:tr w:rsidR="00211A38" w:rsidRPr="00FD657F" w14:paraId="748478D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F8ABA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MARK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9CCE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3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575E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9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9188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31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EC55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86</w:t>
            </w:r>
          </w:p>
        </w:tc>
      </w:tr>
      <w:tr w:rsidR="00211A38" w:rsidRPr="00FD657F" w14:paraId="35113470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C7D5D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MARK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2278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72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388E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14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934D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1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C9A8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07</w:t>
            </w:r>
          </w:p>
        </w:tc>
      </w:tr>
      <w:tr w:rsidR="00211A38" w:rsidRPr="00FD657F" w14:paraId="3013026E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58F24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SCCO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14BD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20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7695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74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23B6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2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E9D3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06</w:t>
            </w:r>
          </w:p>
        </w:tc>
      </w:tr>
      <w:tr w:rsidR="00211A38" w:rsidRPr="00FD657F" w14:paraId="333973A3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104B5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SCCO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E904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5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2160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0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3549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01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12D7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39</w:t>
            </w:r>
          </w:p>
        </w:tc>
      </w:tr>
      <w:tr w:rsidR="00211A38" w:rsidRPr="00FD657F" w14:paraId="5B19E9EA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60C6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SCCO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6C39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9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AD24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095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18D7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8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DC7E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96</w:t>
            </w:r>
          </w:p>
        </w:tc>
      </w:tr>
      <w:tr w:rsidR="00211A38" w:rsidRPr="00FD657F" w14:paraId="31E36E31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F946C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SCCO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DA19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21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DEE9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4.40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6AF3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25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C5F5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34</w:t>
            </w:r>
          </w:p>
        </w:tc>
      </w:tr>
      <w:tr w:rsidR="00211A38" w:rsidRPr="00FD657F" w14:paraId="70041944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72DDB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SCCO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7258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40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715A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6.82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6028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06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AE51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69</w:t>
            </w:r>
          </w:p>
        </w:tc>
      </w:tr>
      <w:tr w:rsidR="00211A38" w:rsidRPr="00FD657F" w14:paraId="55553B3B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A4B73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UNTR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D5D7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0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733D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80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B720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2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24A9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85</w:t>
            </w:r>
          </w:p>
        </w:tc>
      </w:tr>
      <w:tr w:rsidR="00211A38" w:rsidRPr="00FD657F" w14:paraId="7B9AE03C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E2A3D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UNTR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73DE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9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E954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141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237E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50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8B5F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28</w:t>
            </w:r>
          </w:p>
        </w:tc>
      </w:tr>
      <w:tr w:rsidR="00211A38" w:rsidRPr="00FD657F" w14:paraId="556BA329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94D83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UNTR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F943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3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53AE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56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06EC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5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5B19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56</w:t>
            </w:r>
          </w:p>
        </w:tc>
      </w:tr>
      <w:tr w:rsidR="00211A38" w:rsidRPr="00FD657F" w14:paraId="0B86647E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F2E8B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UNTR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956D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49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5A03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110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F5E1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6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8FCC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05</w:t>
            </w:r>
          </w:p>
        </w:tc>
      </w:tr>
      <w:tr w:rsidR="00211A38" w:rsidRPr="00FD657F" w14:paraId="3B307F01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9F577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UNTR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A98D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8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65C4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88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FDAE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6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D9D1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706</w:t>
            </w:r>
          </w:p>
        </w:tc>
      </w:tr>
      <w:tr w:rsidR="00211A38" w:rsidRPr="00FD657F" w14:paraId="1AF8DBC8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528AC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I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62A1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07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AC6B9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7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6A6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40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D621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57</w:t>
            </w:r>
          </w:p>
        </w:tc>
      </w:tr>
      <w:tr w:rsidR="00211A38" w:rsidRPr="00FD657F" w14:paraId="24DFCDA9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44FD0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I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6B55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34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73E6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46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16B3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7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B754C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307</w:t>
            </w:r>
          </w:p>
        </w:tc>
      </w:tr>
      <w:tr w:rsidR="00211A38" w:rsidRPr="00FD657F" w14:paraId="5069F6A5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19959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I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4B3B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76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F38C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2.909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277E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E763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65</w:t>
            </w:r>
          </w:p>
        </w:tc>
      </w:tr>
      <w:tr w:rsidR="00211A38" w:rsidRPr="00FD657F" w14:paraId="74F7DB27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7E9B1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I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CE54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1.18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55EB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5.29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F5EB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21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02F0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54</w:t>
            </w:r>
          </w:p>
        </w:tc>
      </w:tr>
      <w:tr w:rsidR="00211A38" w:rsidRPr="00FD657F" w14:paraId="5AD8374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644C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I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79EA2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2.26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DA3B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1.762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D741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0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ACE4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646</w:t>
            </w:r>
          </w:p>
        </w:tc>
      </w:tr>
      <w:tr w:rsidR="00211A38" w:rsidRPr="00FD657F" w14:paraId="1D6D18A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EB069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M 2017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2766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07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5011E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263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8C27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5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98F5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984</w:t>
            </w:r>
          </w:p>
        </w:tc>
      </w:tr>
      <w:tr w:rsidR="00211A38" w:rsidRPr="00FD657F" w14:paraId="0E90A029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8C125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M 2018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6A4E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7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0DA28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30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DF8C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6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D2E94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958</w:t>
            </w:r>
          </w:p>
        </w:tc>
      </w:tr>
      <w:tr w:rsidR="00211A38" w:rsidRPr="00FD657F" w14:paraId="44AF7FAE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D07CE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M 2019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14B8B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05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BE7F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364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DD73A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33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69B4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95</w:t>
            </w:r>
          </w:p>
        </w:tc>
      </w:tr>
      <w:tr w:rsidR="00211A38" w:rsidRPr="00FD657F" w14:paraId="5D5450AB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21958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M 2020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3045D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.83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B0A87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90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F8CFF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8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10471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61</w:t>
            </w:r>
          </w:p>
        </w:tc>
      </w:tr>
      <w:tr w:rsidR="00211A38" w:rsidRPr="00FD657F" w14:paraId="7A60636F" w14:textId="77777777" w:rsidTr="008632EC">
        <w:trPr>
          <w:trHeight w:val="310"/>
        </w:trPr>
        <w:tc>
          <w:tcPr>
            <w:tcW w:w="18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7A65D" w14:textId="77777777" w:rsidR="00211A38" w:rsidRPr="00FD657F" w:rsidRDefault="00211A38" w:rsidP="008632EC">
            <w:pPr>
              <w:spacing w:after="0" w:line="240" w:lineRule="auto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KBLM 2021</w:t>
            </w:r>
          </w:p>
        </w:tc>
        <w:tc>
          <w:tcPr>
            <w:tcW w:w="2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5E306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-2.98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34195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1.54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7DA40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19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CC363" w14:textId="77777777" w:rsidR="00211A38" w:rsidRPr="00FD657F" w:rsidRDefault="00211A38" w:rsidP="008632EC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</w:rPr>
            </w:pPr>
            <w:r w:rsidRPr="00FD657F">
              <w:rPr>
                <w:rFonts w:eastAsia="Times New Roman" w:cs="Times New Roman"/>
                <w:color w:val="000000"/>
              </w:rPr>
              <w:t>.811</w:t>
            </w:r>
          </w:p>
        </w:tc>
      </w:tr>
    </w:tbl>
    <w:p w14:paraId="5ED39B8C" w14:textId="77777777" w:rsidR="00211A38" w:rsidRDefault="00211A38" w:rsidP="00211A38">
      <w:pPr>
        <w:spacing w:line="480" w:lineRule="auto"/>
        <w:ind w:left="720"/>
        <w:jc w:val="both"/>
        <w:rPr>
          <w:rFonts w:cs="Times New Roman"/>
          <w:b/>
          <w:bCs/>
          <w:noProof/>
        </w:rPr>
      </w:pPr>
    </w:p>
    <w:p w14:paraId="77033E5F" w14:textId="77777777" w:rsidR="00211A38" w:rsidRDefault="00211A38" w:rsidP="00211A38">
      <w:pPr>
        <w:spacing w:line="480" w:lineRule="auto"/>
        <w:ind w:left="720"/>
        <w:jc w:val="both"/>
        <w:rPr>
          <w:rFonts w:cs="Times New Roman"/>
          <w:b/>
          <w:bCs/>
          <w:noProof/>
        </w:rPr>
      </w:pPr>
    </w:p>
    <w:p w14:paraId="527CADA9" w14:textId="77777777" w:rsidR="00211A38" w:rsidRDefault="00211A38" w:rsidP="00211A38">
      <w:pPr>
        <w:spacing w:line="480" w:lineRule="auto"/>
        <w:ind w:left="720"/>
        <w:jc w:val="both"/>
        <w:rPr>
          <w:rFonts w:cs="Times New Roman"/>
          <w:b/>
          <w:bCs/>
          <w:noProof/>
        </w:rPr>
      </w:pPr>
    </w:p>
    <w:p w14:paraId="141EFCA5" w14:textId="77777777" w:rsidR="00211A38" w:rsidRPr="00FD657F" w:rsidRDefault="00211A38" w:rsidP="00211A38">
      <w:pPr>
        <w:pStyle w:val="Bibliography"/>
        <w:rPr>
          <w:rFonts w:cs="Times New Roman"/>
          <w:b/>
          <w:bCs/>
          <w:noProof/>
        </w:rPr>
      </w:pPr>
    </w:p>
    <w:p w14:paraId="03CF0E07" w14:textId="77777777" w:rsidR="00211A38" w:rsidRDefault="00211A38" w:rsidP="00211A38">
      <w:pPr>
        <w:pStyle w:val="Bibliography"/>
        <w:rPr>
          <w:rFonts w:cs="Times New Roman"/>
          <w:noProof/>
        </w:rPr>
      </w:pPr>
    </w:p>
    <w:p w14:paraId="3959CBFB" w14:textId="77777777" w:rsidR="00211A38" w:rsidRDefault="00211A38" w:rsidP="00211A38">
      <w:pPr>
        <w:pStyle w:val="Caption"/>
        <w:keepNext/>
        <w:jc w:val="center"/>
      </w:pPr>
      <w:bookmarkStart w:id="13" w:name="_Toc124078546"/>
      <w:r w:rsidRPr="00AA18D0">
        <w:rPr>
          <w:sz w:val="24"/>
          <w:szCs w:val="24"/>
        </w:rPr>
        <w:lastRenderedPageBreak/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6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Statistik Deskriptif</w:t>
      </w:r>
      <w:bookmarkEnd w:id="13"/>
    </w:p>
    <w:p w14:paraId="44F320D1" w14:textId="442C5685" w:rsidR="00211A38" w:rsidRPr="004664F2" w:rsidRDefault="00211A38" w:rsidP="00211A38">
      <w:r>
        <w:rPr>
          <w:noProof/>
        </w:rPr>
        <w:drawing>
          <wp:inline distT="0" distB="0" distL="0" distR="0" wp14:anchorId="4B5A3432" wp14:editId="5FEDE30D">
            <wp:extent cx="4869180" cy="1106805"/>
            <wp:effectExtent l="0" t="0" r="762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9180" cy="11068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3EDA74" w14:textId="77777777" w:rsidR="00211A38" w:rsidRDefault="00211A38" w:rsidP="00211A38">
      <w:pPr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INCLUDEPICTURE "C:\\Users\\LENOVO\\AppData\\Local\\Microsoft\\Windows\\Clipboard\\HistoryData\\{65F07573-C908-4886-970C-28685203B838}\\{DA8062A3-B7E9-4DF5-A4D7-2774B304403C}\\ResourceMap\\{8E69D031-ABC8-4E0C-BC16-525C7092DEBA}" \* MERGEFORMATINET 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lang w:val="en-US"/>
        </w:rPr>
        <w:pict w14:anchorId="75A5187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115" type="#_x0000_t75" style="width:382.35pt;height:88.15pt">
            <v:imagedata r:id="rId13" r:href="rId14"/>
          </v:shape>
        </w:pict>
      </w:r>
      <w:r>
        <w:rPr>
          <w:rFonts w:cs="Times New Roman"/>
          <w:lang w:val="en-US"/>
        </w:rPr>
        <w:fldChar w:fldCharType="end"/>
      </w:r>
    </w:p>
    <w:p w14:paraId="0C4F5688" w14:textId="77777777" w:rsidR="00211A38" w:rsidRDefault="00211A38" w:rsidP="00211A38">
      <w:pPr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INCLUDEPICTURE "C:\\Users\\LENOVO\\AppData\\Local\\Microsoft\\Windows\\Clipboard\\HistoryData\\{65F07573-C908-4886-970C-28685203B838}\\{AF6AAA5E-1373-4B20-8746-0424C8B3FF5D}\\ResourceMap\\{3705EEFD-967C-4A14-A4A5-470C8899B705}" \* MERGEFORMATINET 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lang w:val="en-US"/>
        </w:rPr>
        <w:pict w14:anchorId="59A95D48">
          <v:shape id="_x0000_i1116" type="#_x0000_t75" style="width:381.1pt;height:86.9pt">
            <v:imagedata r:id="rId15" r:href="rId16"/>
          </v:shape>
        </w:pict>
      </w:r>
      <w:r>
        <w:rPr>
          <w:rFonts w:cs="Times New Roman"/>
          <w:lang w:val="en-US"/>
        </w:rPr>
        <w:fldChar w:fldCharType="end"/>
      </w:r>
    </w:p>
    <w:p w14:paraId="5AB75055" w14:textId="77777777" w:rsidR="00211A38" w:rsidRDefault="00211A38" w:rsidP="00211A38">
      <w:pPr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INCLUDEPICTURE "C:\\Users\\LENOVO\\AppData\\Local\\Microsoft\\Windows\\Clipboard\\HistoryData\\{65F07573-C908-4886-970C-28685203B838}\\{1C7A1AD6-8655-44C4-8D12-6B895E1F8D11}\\ResourceMap\\{C716FA90-2187-4070-8282-927F99BF8554}" \* MERGEFORMATINET 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lang w:val="en-US"/>
        </w:rPr>
        <w:pict w14:anchorId="516C8652">
          <v:shape id="_x0000_i1117" type="#_x0000_t75" style="width:386.05pt;height:88.15pt">
            <v:imagedata r:id="rId17" r:href="rId18"/>
          </v:shape>
        </w:pict>
      </w:r>
      <w:r>
        <w:rPr>
          <w:rFonts w:cs="Times New Roman"/>
          <w:lang w:val="en-US"/>
        </w:rPr>
        <w:fldChar w:fldCharType="end"/>
      </w:r>
    </w:p>
    <w:p w14:paraId="4591BE2C" w14:textId="77777777" w:rsidR="00211A38" w:rsidRPr="00690DD0" w:rsidRDefault="00211A38" w:rsidP="00211A38">
      <w:pPr>
        <w:rPr>
          <w:rFonts w:cs="Times New Roman"/>
        </w:rPr>
      </w:pPr>
      <w:r>
        <w:rPr>
          <w:rFonts w:cs="Times New Roman"/>
          <w:lang w:val="en-US"/>
        </w:rPr>
        <w:t>`</w:t>
      </w:r>
    </w:p>
    <w:p w14:paraId="03396A0A" w14:textId="77777777" w:rsidR="00211A38" w:rsidRPr="00AA18D0" w:rsidRDefault="00211A38" w:rsidP="00211A38">
      <w:pPr>
        <w:pStyle w:val="Caption"/>
        <w:keepNext/>
        <w:jc w:val="center"/>
        <w:rPr>
          <w:sz w:val="24"/>
          <w:szCs w:val="24"/>
        </w:rPr>
      </w:pPr>
      <w:bookmarkStart w:id="14" w:name="_Toc124078547"/>
      <w:r w:rsidRPr="00AA18D0">
        <w:rPr>
          <w:sz w:val="24"/>
          <w:szCs w:val="24"/>
        </w:rPr>
        <w:lastRenderedPageBreak/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7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Uji Normalitas Histogram</w:t>
      </w:r>
      <w:bookmarkEnd w:id="14"/>
    </w:p>
    <w:p w14:paraId="4CA5C31F" w14:textId="77777777" w:rsidR="00211A38" w:rsidRDefault="00211A38" w:rsidP="00211A38">
      <w:pPr>
        <w:pStyle w:val="Bibliography"/>
        <w:ind w:left="993" w:hanging="720"/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INCLUDEPICTURE "C:\\Users\\LENOVO\\AppData\\Local\\Microsoft\\Windows\\Clipboard\\HistoryData\\{65F07573-C908-4886-970C-28685203B838}\\{128DAA64-DF03-4981-8A8C-803A910665C2}\\ResourceMap\\{09D9FA67-A7D4-4312-9047-4F5F0A09CAD7}" \* MERGEFORMATINET 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lang w:val="en-US"/>
        </w:rPr>
        <w:pict w14:anchorId="4B69D899">
          <v:shape id="_x0000_i1118" type="#_x0000_t75" style="width:397.25pt;height:317.8pt">
            <v:imagedata r:id="rId19" r:href="rId20"/>
          </v:shape>
        </w:pict>
      </w:r>
      <w:r>
        <w:rPr>
          <w:rFonts w:cs="Times New Roman"/>
          <w:lang w:val="en-US"/>
        </w:rPr>
        <w:fldChar w:fldCharType="end"/>
      </w:r>
    </w:p>
    <w:p w14:paraId="0E3B4CAA" w14:textId="77777777" w:rsidR="00211A38" w:rsidRPr="00AA18D0" w:rsidRDefault="00211A38" w:rsidP="00211A38">
      <w:pPr>
        <w:pStyle w:val="Caption"/>
        <w:keepNext/>
        <w:jc w:val="center"/>
        <w:rPr>
          <w:sz w:val="24"/>
          <w:szCs w:val="24"/>
        </w:rPr>
      </w:pPr>
      <w:bookmarkStart w:id="15" w:name="_Toc124078548"/>
      <w:r w:rsidRPr="00AA18D0">
        <w:rPr>
          <w:sz w:val="24"/>
          <w:szCs w:val="24"/>
        </w:rPr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8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 w:rsidRPr="00AA18D0">
        <w:rPr>
          <w:sz w:val="24"/>
          <w:szCs w:val="24"/>
        </w:rPr>
        <w:br/>
        <w:t>Uji Normalitas P-P Plot</w:t>
      </w:r>
      <w:bookmarkEnd w:id="15"/>
    </w:p>
    <w:p w14:paraId="13F8DC6B" w14:textId="77777777" w:rsidR="00211A38" w:rsidRDefault="00211A38" w:rsidP="00211A38">
      <w:pPr>
        <w:ind w:left="709"/>
        <w:rPr>
          <w:rFonts w:cs="Times New Roman"/>
        </w:rPr>
      </w:pP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INCLUDEPICTURE "C:\\Users\\LENOVO\\AppData\\Local\\Microsoft\\Windows\\Clipboard\\HistoryData\\{65F07573-C908-4886-970C-28685203B838}\\{77C47243-0414-49A0-A1CE-6ECE91192DE1}\\ResourceMap\\{FBCFB12C-7A46-4B3B-A3DE-93820F8AD9A1}" \* MERGEFORMATINET </w:instrText>
      </w:r>
      <w:r>
        <w:rPr>
          <w:rFonts w:cs="Times New Roman"/>
        </w:rPr>
        <w:fldChar w:fldCharType="separate"/>
      </w:r>
      <w:r>
        <w:rPr>
          <w:rFonts w:cs="Times New Roman"/>
        </w:rPr>
        <w:pict w14:anchorId="36A73322">
          <v:shape id="_x0000_i1119" type="#_x0000_t75" style="width:317.8pt;height:253.25pt">
            <v:imagedata r:id="rId21" r:href="rId22"/>
          </v:shape>
        </w:pict>
      </w:r>
      <w:r>
        <w:rPr>
          <w:rFonts w:cs="Times New Roman"/>
        </w:rPr>
        <w:fldChar w:fldCharType="end"/>
      </w:r>
    </w:p>
    <w:p w14:paraId="4D2CB35C" w14:textId="77777777" w:rsidR="00211A38" w:rsidRPr="00AA18D0" w:rsidRDefault="00211A38" w:rsidP="00211A38">
      <w:pPr>
        <w:pStyle w:val="Caption"/>
        <w:keepNext/>
        <w:jc w:val="center"/>
        <w:rPr>
          <w:sz w:val="24"/>
          <w:szCs w:val="24"/>
        </w:rPr>
      </w:pPr>
      <w:bookmarkStart w:id="16" w:name="_Toc124078549"/>
      <w:r w:rsidRPr="00AA18D0">
        <w:rPr>
          <w:sz w:val="24"/>
          <w:szCs w:val="24"/>
        </w:rPr>
        <w:lastRenderedPageBreak/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9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AA18D0">
        <w:rPr>
          <w:sz w:val="24"/>
          <w:szCs w:val="24"/>
        </w:rPr>
        <w:t>Uji Normalitas One-Sample Kolmogorov-smirnov</w:t>
      </w:r>
      <w:bookmarkEnd w:id="16"/>
    </w:p>
    <w:p w14:paraId="46E9BCFE" w14:textId="336C31FF" w:rsidR="00211A38" w:rsidRDefault="00211A38" w:rsidP="00211A38">
      <w:pPr>
        <w:ind w:left="1134"/>
        <w:rPr>
          <w:rFonts w:cs="Times New Roman"/>
        </w:rPr>
      </w:pPr>
      <w:r w:rsidRPr="003608A6">
        <w:rPr>
          <w:noProof/>
        </w:rPr>
        <w:drawing>
          <wp:inline distT="0" distB="0" distL="0" distR="0" wp14:anchorId="4761791E" wp14:editId="5ED1D884">
            <wp:extent cx="3641725" cy="3232150"/>
            <wp:effectExtent l="0" t="0" r="0" b="635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1725" cy="3232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43DAF" w14:textId="77777777" w:rsidR="00211A38" w:rsidRPr="00AA18D0" w:rsidRDefault="00211A38" w:rsidP="00211A38">
      <w:pPr>
        <w:pStyle w:val="Caption"/>
        <w:keepNext/>
        <w:jc w:val="center"/>
        <w:rPr>
          <w:sz w:val="24"/>
          <w:szCs w:val="24"/>
        </w:rPr>
      </w:pPr>
      <w:bookmarkStart w:id="17" w:name="_Toc124078550"/>
      <w:r w:rsidRPr="00AA18D0">
        <w:rPr>
          <w:sz w:val="24"/>
          <w:szCs w:val="24"/>
        </w:rPr>
        <w:t xml:space="preserve">Lampiran </w:t>
      </w:r>
      <w:r w:rsidRPr="00AA18D0">
        <w:rPr>
          <w:sz w:val="24"/>
          <w:szCs w:val="24"/>
        </w:rPr>
        <w:fldChar w:fldCharType="begin"/>
      </w:r>
      <w:r w:rsidRPr="00AA18D0">
        <w:rPr>
          <w:sz w:val="24"/>
          <w:szCs w:val="24"/>
        </w:rPr>
        <w:instrText xml:space="preserve"> SEQ Lampiran \* ARABIC </w:instrText>
      </w:r>
      <w:r w:rsidRPr="00AA18D0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0</w:t>
      </w:r>
      <w:r w:rsidRPr="00AA18D0">
        <w:rPr>
          <w:sz w:val="24"/>
          <w:szCs w:val="24"/>
        </w:rPr>
        <w:fldChar w:fldCharType="end"/>
      </w:r>
      <w:r w:rsidRPr="00AA18D0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AA18D0">
        <w:rPr>
          <w:sz w:val="24"/>
          <w:szCs w:val="24"/>
        </w:rPr>
        <w:t>Uji Multikolinearitas</w:t>
      </w:r>
      <w:bookmarkEnd w:id="17"/>
    </w:p>
    <w:p w14:paraId="0DBF1B26" w14:textId="67855D0E" w:rsidR="00211A38" w:rsidRPr="004664F2" w:rsidRDefault="00211A38" w:rsidP="00211A38">
      <w:pPr>
        <w:ind w:left="1276"/>
        <w:rPr>
          <w:lang w:val="en-US"/>
        </w:rPr>
      </w:pPr>
      <w:r w:rsidRPr="00BB20AB">
        <w:rPr>
          <w:noProof/>
        </w:rPr>
        <w:drawing>
          <wp:inline distT="0" distB="0" distL="0" distR="0" wp14:anchorId="01703E9B" wp14:editId="6A700BE6">
            <wp:extent cx="3389630" cy="2049780"/>
            <wp:effectExtent l="0" t="0" r="1270" b="762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9630" cy="2049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813999" w14:textId="77777777" w:rsidR="00211A38" w:rsidRDefault="00211A38" w:rsidP="00211A38">
      <w:pPr>
        <w:pStyle w:val="Caption"/>
        <w:keepNext/>
        <w:jc w:val="center"/>
      </w:pPr>
      <w:bookmarkStart w:id="18" w:name="_Toc124078551"/>
      <w:r w:rsidRPr="00151237">
        <w:rPr>
          <w:sz w:val="24"/>
          <w:szCs w:val="24"/>
        </w:rPr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1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 w:rsidRPr="00151237">
        <w:rPr>
          <w:sz w:val="24"/>
          <w:szCs w:val="24"/>
        </w:rPr>
        <w:br/>
        <w:t>Uji Autokorelasi</w:t>
      </w:r>
      <w:bookmarkEnd w:id="18"/>
    </w:p>
    <w:p w14:paraId="338B96A6" w14:textId="21047456" w:rsidR="00211A38" w:rsidRPr="00690DD0" w:rsidRDefault="00211A38" w:rsidP="00211A38">
      <w:pPr>
        <w:ind w:left="284"/>
        <w:rPr>
          <w:rFonts w:cs="Times New Roman"/>
        </w:rPr>
      </w:pPr>
      <w:r w:rsidRPr="004C1D70">
        <w:rPr>
          <w:rFonts w:eastAsia="Calibri" w:cs="Times New Roman"/>
          <w:noProof/>
          <w:lang w:val="en-US" w:eastAsia="en-US"/>
        </w:rPr>
        <w:drawing>
          <wp:inline distT="0" distB="0" distL="0" distR="0" wp14:anchorId="4A1E7775" wp14:editId="00C1AC87">
            <wp:extent cx="4839970" cy="1529080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9970" cy="1529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1F1FB8" w14:textId="77777777" w:rsidR="00211A38" w:rsidRDefault="00211A38" w:rsidP="00211A38">
      <w:pPr>
        <w:pStyle w:val="Caption"/>
        <w:keepNext/>
        <w:jc w:val="center"/>
      </w:pPr>
      <w:bookmarkStart w:id="19" w:name="_Toc124078552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2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Uji Heteroskedastisitas</w:t>
      </w:r>
      <w:bookmarkEnd w:id="19"/>
    </w:p>
    <w:p w14:paraId="7E109F45" w14:textId="0146B2EF" w:rsidR="00211A38" w:rsidRDefault="00211A38" w:rsidP="00211A38">
      <w:pPr>
        <w:ind w:left="426"/>
        <w:rPr>
          <w:noProof/>
        </w:rPr>
      </w:pPr>
      <w:r w:rsidRPr="00BB20AB">
        <w:rPr>
          <w:noProof/>
        </w:rPr>
        <w:drawing>
          <wp:inline distT="0" distB="0" distL="0" distR="0" wp14:anchorId="0DD9915C" wp14:editId="131AAC0A">
            <wp:extent cx="4666615" cy="1671320"/>
            <wp:effectExtent l="0" t="0" r="635" b="508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6615" cy="1671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B1A91" w14:textId="7F41B5AE" w:rsidR="00211A38" w:rsidRPr="00690DD0" w:rsidRDefault="00211A38" w:rsidP="00211A38">
      <w:pPr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5E9141D9" wp14:editId="04565684">
            <wp:extent cx="3674745" cy="2947670"/>
            <wp:effectExtent l="0" t="0" r="1905" b="508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4745" cy="29476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F71A4C" w14:textId="77777777" w:rsidR="00211A38" w:rsidRDefault="00211A38" w:rsidP="00211A38">
      <w:pPr>
        <w:pStyle w:val="Caption"/>
        <w:keepNext/>
        <w:jc w:val="center"/>
      </w:pPr>
      <w:bookmarkStart w:id="20" w:name="_Toc124078553"/>
      <w:r w:rsidRPr="00151237">
        <w:rPr>
          <w:sz w:val="24"/>
          <w:szCs w:val="24"/>
        </w:rPr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3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Analisis Regresi Linier Berganda</w:t>
      </w:r>
      <w:bookmarkEnd w:id="20"/>
    </w:p>
    <w:p w14:paraId="04B8A57D" w14:textId="77777777" w:rsidR="00211A38" w:rsidRDefault="00211A38" w:rsidP="00211A38">
      <w:pPr>
        <w:tabs>
          <w:tab w:val="left" w:pos="6240"/>
        </w:tabs>
        <w:ind w:left="567"/>
        <w:rPr>
          <w:rFonts w:cs="Times New Roman"/>
        </w:rPr>
      </w:pP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INCLUDEPICTURE "C:\\Users\\LENOVO\\AppData\\Local\\Microsoft\\Windows\\Clipboard\\HistoryData\\{65F07573-C908-4886-970C-28685203B838}\\{5F853A31-E4CF-4291-BFAA-1C2B18781530}\\ResourceMap\\{4F919B8D-9809-4392-BDFA-510AC72D9BF8}" \* MERGEFORMATINET </w:instrText>
      </w:r>
      <w:r>
        <w:rPr>
          <w:rFonts w:cs="Times New Roman"/>
        </w:rPr>
        <w:fldChar w:fldCharType="separate"/>
      </w:r>
      <w:r>
        <w:rPr>
          <w:rFonts w:cs="Times New Roman"/>
        </w:rPr>
        <w:pict w14:anchorId="1138ACAE">
          <v:shape id="_x0000_i1125" type="#_x0000_t75" style="width:347.6pt;height:129.1pt">
            <v:imagedata r:id="rId28" r:href="rId29"/>
          </v:shape>
        </w:pict>
      </w:r>
      <w:r>
        <w:rPr>
          <w:rFonts w:cs="Times New Roman"/>
        </w:rPr>
        <w:fldChar w:fldCharType="end"/>
      </w:r>
    </w:p>
    <w:p w14:paraId="3AB151A6" w14:textId="77777777" w:rsidR="00211A38" w:rsidRDefault="00211A38" w:rsidP="00211A38">
      <w:pPr>
        <w:pStyle w:val="Caption"/>
        <w:keepNext/>
        <w:jc w:val="center"/>
      </w:pPr>
      <w:bookmarkStart w:id="21" w:name="_Toc124078554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4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Uji Statistik t</w:t>
      </w:r>
      <w:bookmarkEnd w:id="21"/>
    </w:p>
    <w:p w14:paraId="3F9631B5" w14:textId="77777777" w:rsidR="00211A38" w:rsidRDefault="00211A38" w:rsidP="00211A38">
      <w:pPr>
        <w:tabs>
          <w:tab w:val="left" w:pos="6240"/>
        </w:tabs>
        <w:ind w:left="567"/>
        <w:rPr>
          <w:rFonts w:cs="Times New Roman"/>
        </w:rPr>
      </w:pP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INCLUDEPICTURE "C:\\Users\\LENOVO\\AppData\\Local\\Microsoft\\Windows\\Clipboard\\HistoryData\\{65F07573-C908-4886-970C-28685203B838}\\{5F853A31-E4CF-4291-BFAA-1C2B18781530}\\ResourceMap\\{4F919B8D-9809-4392-BDFA-510AC72D9BF8}" \* MERGEFORMATINET </w:instrText>
      </w:r>
      <w:r>
        <w:rPr>
          <w:rFonts w:cs="Times New Roman"/>
        </w:rPr>
        <w:fldChar w:fldCharType="separate"/>
      </w:r>
      <w:r>
        <w:rPr>
          <w:rFonts w:cs="Times New Roman"/>
        </w:rPr>
        <w:pict w14:anchorId="4645374C">
          <v:shape id="_x0000_i1126" type="#_x0000_t75" style="width:347.6pt;height:129.1pt">
            <v:imagedata r:id="rId28" r:href="rId30"/>
          </v:shape>
        </w:pict>
      </w:r>
      <w:r>
        <w:rPr>
          <w:rFonts w:cs="Times New Roman"/>
        </w:rPr>
        <w:fldChar w:fldCharType="end"/>
      </w:r>
    </w:p>
    <w:p w14:paraId="7FFDD5E0" w14:textId="77777777" w:rsidR="00211A38" w:rsidRPr="00151237" w:rsidRDefault="00211A38" w:rsidP="00211A38">
      <w:pPr>
        <w:pStyle w:val="Caption"/>
        <w:keepNext/>
        <w:jc w:val="center"/>
        <w:rPr>
          <w:sz w:val="24"/>
          <w:szCs w:val="24"/>
        </w:rPr>
      </w:pPr>
      <w:bookmarkStart w:id="22" w:name="_Toc124078555"/>
      <w:r w:rsidRPr="00151237">
        <w:rPr>
          <w:sz w:val="24"/>
          <w:szCs w:val="24"/>
        </w:rPr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5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Uji Statistik F</w:t>
      </w:r>
      <w:bookmarkEnd w:id="22"/>
    </w:p>
    <w:p w14:paraId="4802EC82" w14:textId="77777777" w:rsidR="00211A38" w:rsidRDefault="00211A38" w:rsidP="00211A38">
      <w:pPr>
        <w:tabs>
          <w:tab w:val="left" w:pos="6240"/>
        </w:tabs>
        <w:ind w:left="426"/>
        <w:rPr>
          <w:rFonts w:cs="Times New Roman"/>
          <w:lang w:val="id-ID"/>
        </w:rPr>
      </w:pPr>
      <w:r>
        <w:rPr>
          <w:rFonts w:cs="Times New Roman"/>
          <w:lang w:val="id-ID"/>
        </w:rPr>
        <w:fldChar w:fldCharType="begin"/>
      </w:r>
      <w:r>
        <w:rPr>
          <w:rFonts w:cs="Times New Roman"/>
          <w:lang w:val="id-ID"/>
        </w:rPr>
        <w:instrText xml:space="preserve"> INCLUDEPICTURE "C:\\Users\\LENOVO\\AppData\\Local\\Microsoft\\Windows\\Clipboard\\HistoryData\\{65F07573-C908-4886-970C-28685203B838}\\{992168DA-39D6-4D84-BF56-6284AF7E7072}\\ResourceMap\\{9031C2ED-3ED1-43F2-A0B5-645FF3870EA7}" \* MERGEFORMATINET </w:instrText>
      </w:r>
      <w:r>
        <w:rPr>
          <w:rFonts w:cs="Times New Roman"/>
          <w:lang w:val="id-ID"/>
        </w:rPr>
        <w:fldChar w:fldCharType="separate"/>
      </w:r>
      <w:r>
        <w:rPr>
          <w:rFonts w:cs="Times New Roman"/>
          <w:lang w:val="id-ID"/>
        </w:rPr>
        <w:pict w14:anchorId="68673F44">
          <v:shape id="_x0000_i1127" type="#_x0000_t75" style="width:356.3pt;height:127.85pt">
            <v:imagedata r:id="rId31" r:href="rId32"/>
          </v:shape>
        </w:pict>
      </w:r>
      <w:r>
        <w:rPr>
          <w:rFonts w:cs="Times New Roman"/>
          <w:lang w:val="id-ID"/>
        </w:rPr>
        <w:fldChar w:fldCharType="end"/>
      </w:r>
    </w:p>
    <w:p w14:paraId="33381410" w14:textId="77777777" w:rsidR="00211A38" w:rsidRDefault="00211A38" w:rsidP="00211A38">
      <w:pPr>
        <w:pStyle w:val="Caption"/>
        <w:keepNext/>
        <w:jc w:val="center"/>
      </w:pPr>
      <w:bookmarkStart w:id="23" w:name="_Toc124078556"/>
      <w:r w:rsidRPr="00151237">
        <w:rPr>
          <w:sz w:val="24"/>
          <w:szCs w:val="24"/>
        </w:rPr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6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Uji Koefisien Determinasi R2</w:t>
      </w:r>
      <w:bookmarkEnd w:id="23"/>
    </w:p>
    <w:p w14:paraId="096685AE" w14:textId="77777777" w:rsidR="00211A38" w:rsidRDefault="00211A38" w:rsidP="00211A38">
      <w:pPr>
        <w:tabs>
          <w:tab w:val="left" w:pos="6240"/>
        </w:tabs>
        <w:ind w:left="284"/>
        <w:rPr>
          <w:rFonts w:cs="Times New Roman"/>
          <w:color w:val="000000"/>
          <w:lang w:val="en-US"/>
        </w:rPr>
      </w:pPr>
      <w:r>
        <w:rPr>
          <w:rFonts w:cs="Times New Roman"/>
          <w:color w:val="000000"/>
          <w:lang w:val="en-US"/>
        </w:rPr>
        <w:fldChar w:fldCharType="begin"/>
      </w:r>
      <w:r>
        <w:rPr>
          <w:rFonts w:cs="Times New Roman"/>
          <w:color w:val="000000"/>
          <w:lang w:val="en-US"/>
        </w:rPr>
        <w:instrText xml:space="preserve"> INCLUDEPICTURE "C:\\Users\\LENOVO\\AppData\\Local\\Microsoft\\Windows\\Clipboard\\HistoryData\\{65F07573-C908-4886-970C-28685203B838}\\{AF077FA6-995E-4656-9554-79C475751644}\\ResourceMap\\{79E7A5CD-2F82-416A-A9EB-0790E6E02DEC}" \* MERGEFORMATINET </w:instrText>
      </w:r>
      <w:r>
        <w:rPr>
          <w:rFonts w:cs="Times New Roman"/>
          <w:color w:val="000000"/>
          <w:lang w:val="en-US"/>
        </w:rPr>
        <w:fldChar w:fldCharType="separate"/>
      </w:r>
      <w:r>
        <w:rPr>
          <w:rFonts w:cs="Times New Roman"/>
          <w:color w:val="000000"/>
          <w:lang w:val="en-US"/>
        </w:rPr>
        <w:pict w14:anchorId="5BF2F9AE">
          <v:shape id="_x0000_i1128" type="#_x0000_t75" style="width:371.15pt;height:131.6pt">
            <v:imagedata r:id="rId33" r:href="rId34"/>
          </v:shape>
        </w:pict>
      </w:r>
      <w:r>
        <w:rPr>
          <w:rFonts w:cs="Times New Roman"/>
          <w:color w:val="000000"/>
          <w:lang w:val="en-US"/>
        </w:rPr>
        <w:fldChar w:fldCharType="end"/>
      </w:r>
    </w:p>
    <w:p w14:paraId="3D230BD9" w14:textId="77777777" w:rsidR="00211A38" w:rsidRPr="00584772" w:rsidRDefault="00211A38" w:rsidP="00211A38">
      <w:pPr>
        <w:rPr>
          <w:rFonts w:cs="Times New Roman"/>
          <w:color w:val="000000"/>
          <w:lang w:val="en-US"/>
        </w:rPr>
      </w:pPr>
    </w:p>
    <w:p w14:paraId="048A610C" w14:textId="77777777" w:rsidR="00211A38" w:rsidRPr="00151237" w:rsidRDefault="00211A38" w:rsidP="00211A38">
      <w:pPr>
        <w:pStyle w:val="Caption"/>
        <w:keepNext/>
        <w:jc w:val="center"/>
        <w:rPr>
          <w:sz w:val="24"/>
          <w:szCs w:val="24"/>
        </w:rPr>
      </w:pPr>
      <w:bookmarkStart w:id="24" w:name="_Toc124078557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7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t Tabel</w:t>
      </w:r>
      <w:bookmarkEnd w:id="24"/>
    </w:p>
    <w:p w14:paraId="4BB9BB56" w14:textId="2FF99AE3" w:rsidR="00211A38" w:rsidRPr="00584772" w:rsidRDefault="00211A38" w:rsidP="00211A38">
      <w:pPr>
        <w:ind w:left="142"/>
        <w:rPr>
          <w:rFonts w:cs="Times New Roman"/>
          <w:color w:val="000000"/>
          <w:lang w:val="en-US"/>
        </w:rPr>
      </w:pPr>
      <w:r w:rsidRPr="00584772">
        <w:rPr>
          <w:rFonts w:cs="Times New Roman"/>
          <w:noProof/>
          <w:color w:val="000000"/>
          <w:lang w:val="en-US"/>
        </w:rPr>
        <w:drawing>
          <wp:inline distT="0" distB="0" distL="0" distR="0" wp14:anchorId="13616A38" wp14:editId="5A0C9694">
            <wp:extent cx="4682490" cy="6290310"/>
            <wp:effectExtent l="0" t="0" r="381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2490" cy="6290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54B200" w14:textId="6810AEB8" w:rsidR="00211A38" w:rsidRDefault="00211A38" w:rsidP="00211A38">
      <w:pPr>
        <w:rPr>
          <w:rFonts w:cs="Times New Roman"/>
          <w:color w:val="000000"/>
          <w:lang w:val="en-US"/>
        </w:rPr>
      </w:pPr>
      <w:r>
        <w:rPr>
          <w:rFonts w:cs="Times New Roman"/>
          <w:color w:val="000000"/>
          <w:lang w:val="en-US"/>
        </w:rPr>
        <w:br w:type="page"/>
      </w:r>
      <w:r>
        <w:rPr>
          <w:rFonts w:cs="Times New Roman"/>
          <w:noProof/>
          <w:color w:val="000000"/>
          <w:lang w:val="en-US"/>
        </w:rPr>
        <w:lastRenderedPageBreak/>
        <w:drawing>
          <wp:inline distT="0" distB="0" distL="0" distR="0" wp14:anchorId="0597F9F4" wp14:editId="186B510A">
            <wp:extent cx="4775835" cy="6440170"/>
            <wp:effectExtent l="0" t="0" r="5715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835" cy="64401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3D8915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56C0D7B9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3F20C007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6673B4FE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7FF3560D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35393280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6E53230D" w14:textId="77777777" w:rsidR="00211A38" w:rsidRDefault="00211A38" w:rsidP="00211A38">
      <w:pPr>
        <w:rPr>
          <w:rFonts w:cs="Times New Roman"/>
          <w:color w:val="000000"/>
          <w:lang w:val="en-US"/>
        </w:rPr>
      </w:pPr>
    </w:p>
    <w:p w14:paraId="06749FAA" w14:textId="77777777" w:rsidR="00211A38" w:rsidRDefault="00211A38" w:rsidP="00211A38">
      <w:pPr>
        <w:pStyle w:val="Caption"/>
        <w:keepNext/>
        <w:jc w:val="center"/>
      </w:pPr>
      <w:bookmarkStart w:id="25" w:name="_Toc124078558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8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Data Mentah Pertumbuhan Laba</w:t>
      </w:r>
      <w:bookmarkEnd w:id="25"/>
    </w:p>
    <w:p w14:paraId="431DECA3" w14:textId="5B147CF0" w:rsidR="00211A38" w:rsidRDefault="00211A38" w:rsidP="00211A38">
      <w:pPr>
        <w:ind w:left="284"/>
      </w:pPr>
      <w:r w:rsidRPr="00C3499D">
        <w:rPr>
          <w:noProof/>
        </w:rPr>
        <w:drawing>
          <wp:inline distT="0" distB="0" distL="0" distR="0" wp14:anchorId="4F5C382A" wp14:editId="625B13D3">
            <wp:extent cx="5029200" cy="2191385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191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0C05AD" w14:textId="6ADBB7EA" w:rsidR="00211A38" w:rsidRDefault="00211A38" w:rsidP="00211A38">
      <w:pPr>
        <w:ind w:left="2268"/>
      </w:pPr>
      <w:r w:rsidRPr="00C3499D">
        <w:rPr>
          <w:noProof/>
        </w:rPr>
        <w:drawing>
          <wp:inline distT="0" distB="0" distL="0" distR="0" wp14:anchorId="1FE373F5" wp14:editId="14891AF4">
            <wp:extent cx="3768090" cy="2207260"/>
            <wp:effectExtent l="0" t="0" r="3810" b="254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8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8090" cy="2207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429D3B" w14:textId="77777777" w:rsidR="00211A38" w:rsidRDefault="00211A38" w:rsidP="00211A38">
      <w:pPr>
        <w:ind w:left="709"/>
      </w:pPr>
    </w:p>
    <w:p w14:paraId="3C96C31D" w14:textId="77777777" w:rsidR="00211A38" w:rsidRDefault="00211A38" w:rsidP="00211A38">
      <w:pPr>
        <w:ind w:left="709"/>
      </w:pPr>
    </w:p>
    <w:p w14:paraId="7EC811D6" w14:textId="77777777" w:rsidR="00211A38" w:rsidRDefault="00211A38" w:rsidP="00211A38">
      <w:pPr>
        <w:ind w:left="709"/>
      </w:pPr>
    </w:p>
    <w:p w14:paraId="5C614AEE" w14:textId="77777777" w:rsidR="00211A38" w:rsidRDefault="00211A38" w:rsidP="00211A38">
      <w:pPr>
        <w:ind w:left="709"/>
      </w:pPr>
    </w:p>
    <w:p w14:paraId="1B8486F9" w14:textId="77777777" w:rsidR="00211A38" w:rsidRDefault="00211A38" w:rsidP="00211A38">
      <w:pPr>
        <w:ind w:left="709"/>
      </w:pPr>
    </w:p>
    <w:p w14:paraId="463AB142" w14:textId="77777777" w:rsidR="00211A38" w:rsidRDefault="00211A38" w:rsidP="00211A38">
      <w:pPr>
        <w:ind w:left="709"/>
      </w:pPr>
    </w:p>
    <w:p w14:paraId="54AF10A9" w14:textId="77777777" w:rsidR="00211A38" w:rsidRDefault="00211A38" w:rsidP="00211A38">
      <w:pPr>
        <w:ind w:left="709"/>
      </w:pPr>
    </w:p>
    <w:p w14:paraId="5B1EFB82" w14:textId="77777777" w:rsidR="00211A38" w:rsidRDefault="00211A38" w:rsidP="00211A38">
      <w:pPr>
        <w:ind w:left="709"/>
      </w:pPr>
    </w:p>
    <w:p w14:paraId="4EA39B71" w14:textId="77777777" w:rsidR="00211A38" w:rsidRDefault="00211A38" w:rsidP="00211A38">
      <w:pPr>
        <w:ind w:left="709"/>
      </w:pPr>
    </w:p>
    <w:p w14:paraId="758F297F" w14:textId="77777777" w:rsidR="00211A38" w:rsidRDefault="00211A38" w:rsidP="00211A38">
      <w:pPr>
        <w:ind w:left="709"/>
      </w:pPr>
    </w:p>
    <w:p w14:paraId="1037D91D" w14:textId="77777777" w:rsidR="00211A38" w:rsidRDefault="00211A38" w:rsidP="00211A38">
      <w:pPr>
        <w:ind w:left="709"/>
      </w:pPr>
    </w:p>
    <w:p w14:paraId="4990D745" w14:textId="77777777" w:rsidR="00211A38" w:rsidRDefault="00211A38" w:rsidP="00211A38">
      <w:pPr>
        <w:ind w:left="709"/>
      </w:pPr>
    </w:p>
    <w:p w14:paraId="549F5293" w14:textId="77777777" w:rsidR="00211A38" w:rsidRDefault="00211A38" w:rsidP="00211A38">
      <w:pPr>
        <w:pStyle w:val="Caption"/>
        <w:keepNext/>
        <w:jc w:val="center"/>
      </w:pPr>
      <w:bookmarkStart w:id="26" w:name="_Toc124078559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19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Data Mentah CR</w:t>
      </w:r>
      <w:bookmarkEnd w:id="26"/>
    </w:p>
    <w:p w14:paraId="7F2FA971" w14:textId="09090509" w:rsidR="00211A38" w:rsidRDefault="00211A38" w:rsidP="00211A38">
      <w:r w:rsidRPr="00AA4F45">
        <w:rPr>
          <w:noProof/>
        </w:rPr>
        <w:drawing>
          <wp:inline distT="0" distB="0" distL="0" distR="0" wp14:anchorId="73E44987" wp14:editId="34BB1B09">
            <wp:extent cx="4902835" cy="3137535"/>
            <wp:effectExtent l="0" t="0" r="0" b="5715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9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2835" cy="3137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843E4C" w14:textId="769DD50B" w:rsidR="00211A38" w:rsidRDefault="00211A38" w:rsidP="00211A38">
      <w:r w:rsidRPr="00AA4F45">
        <w:rPr>
          <w:noProof/>
        </w:rPr>
        <w:drawing>
          <wp:inline distT="0" distB="0" distL="0" distR="0" wp14:anchorId="17E5C3D8" wp14:editId="0AB2561A">
            <wp:extent cx="4902835" cy="2348865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0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2835" cy="2348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56D955" w14:textId="68D9B9E5" w:rsidR="00211A38" w:rsidRDefault="00211A38" w:rsidP="00211A38">
      <w:r w:rsidRPr="00AA4F45">
        <w:rPr>
          <w:noProof/>
        </w:rPr>
        <w:drawing>
          <wp:inline distT="0" distB="0" distL="0" distR="0" wp14:anchorId="6496FC6D" wp14:editId="430318C3">
            <wp:extent cx="4950460" cy="2317750"/>
            <wp:effectExtent l="0" t="0" r="2540" b="635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0460" cy="2317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DC3EB0" w14:textId="77777777" w:rsidR="00211A38" w:rsidRDefault="00211A38" w:rsidP="00211A38">
      <w:pPr>
        <w:pStyle w:val="Caption"/>
        <w:keepNext/>
        <w:jc w:val="center"/>
      </w:pPr>
      <w:bookmarkStart w:id="27" w:name="_Toc124078560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20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Data Mentah DAR</w:t>
      </w:r>
      <w:bookmarkEnd w:id="27"/>
    </w:p>
    <w:p w14:paraId="385DB13E" w14:textId="57FFFC60" w:rsidR="00211A38" w:rsidRDefault="00211A38" w:rsidP="00211A38">
      <w:r w:rsidRPr="00AA4F45">
        <w:rPr>
          <w:noProof/>
        </w:rPr>
        <w:drawing>
          <wp:inline distT="0" distB="0" distL="0" distR="0" wp14:anchorId="0F5EBBF7" wp14:editId="7A4C30FB">
            <wp:extent cx="4966335" cy="3027045"/>
            <wp:effectExtent l="0" t="0" r="5715" b="190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2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6335" cy="3027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65600D" w14:textId="4BE3026D" w:rsidR="00211A38" w:rsidRDefault="00211A38" w:rsidP="00211A38">
      <w:r w:rsidRPr="00AA4F45">
        <w:rPr>
          <w:noProof/>
        </w:rPr>
        <w:drawing>
          <wp:inline distT="0" distB="0" distL="0" distR="0" wp14:anchorId="405DA874" wp14:editId="7128F8F0">
            <wp:extent cx="4902835" cy="2348865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3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2835" cy="2348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22CC55" w14:textId="19760601" w:rsidR="00211A38" w:rsidRDefault="00211A38" w:rsidP="00211A38">
      <w:r w:rsidRPr="00AA4F45">
        <w:rPr>
          <w:noProof/>
        </w:rPr>
        <w:drawing>
          <wp:inline distT="0" distB="0" distL="0" distR="0" wp14:anchorId="64144D0B" wp14:editId="53F92E67">
            <wp:extent cx="4918710" cy="2348865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8710" cy="2348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05AB3A" w14:textId="77777777" w:rsidR="00211A38" w:rsidRDefault="00211A38" w:rsidP="00211A38">
      <w:pPr>
        <w:pStyle w:val="Caption"/>
        <w:keepNext/>
        <w:jc w:val="center"/>
      </w:pPr>
      <w:bookmarkStart w:id="28" w:name="_Toc124078561"/>
      <w:r w:rsidRPr="00151237">
        <w:rPr>
          <w:sz w:val="24"/>
          <w:szCs w:val="24"/>
        </w:rPr>
        <w:lastRenderedPageBreak/>
        <w:t xml:space="preserve">Lampiran </w:t>
      </w:r>
      <w:r w:rsidRPr="00151237">
        <w:rPr>
          <w:sz w:val="24"/>
          <w:szCs w:val="24"/>
        </w:rPr>
        <w:fldChar w:fldCharType="begin"/>
      </w:r>
      <w:r w:rsidRPr="00151237">
        <w:rPr>
          <w:sz w:val="24"/>
          <w:szCs w:val="24"/>
        </w:rPr>
        <w:instrText xml:space="preserve"> SEQ Lampiran \* ARABIC </w:instrText>
      </w:r>
      <w:r w:rsidRPr="00151237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21</w:t>
      </w:r>
      <w:r w:rsidRPr="00151237">
        <w:rPr>
          <w:sz w:val="24"/>
          <w:szCs w:val="24"/>
        </w:rPr>
        <w:fldChar w:fldCharType="end"/>
      </w:r>
      <w:r w:rsidRPr="00151237">
        <w:rPr>
          <w:sz w:val="24"/>
          <w:szCs w:val="24"/>
        </w:rPr>
        <w:t xml:space="preserve"> </w:t>
      </w:r>
      <w:r>
        <w:rPr>
          <w:sz w:val="24"/>
          <w:szCs w:val="24"/>
        </w:rPr>
        <w:br/>
      </w:r>
      <w:r w:rsidRPr="00151237">
        <w:rPr>
          <w:sz w:val="24"/>
          <w:szCs w:val="24"/>
        </w:rPr>
        <w:t>Data Mentah TATO</w:t>
      </w:r>
      <w:bookmarkEnd w:id="28"/>
    </w:p>
    <w:p w14:paraId="5B869B72" w14:textId="15B08FCD" w:rsidR="00211A38" w:rsidRDefault="00211A38" w:rsidP="00211A38">
      <w:r w:rsidRPr="00AA4F45">
        <w:rPr>
          <w:noProof/>
        </w:rPr>
        <w:drawing>
          <wp:inline distT="0" distB="0" distL="0" distR="0" wp14:anchorId="79DC9634" wp14:editId="14C64778">
            <wp:extent cx="4966335" cy="3027045"/>
            <wp:effectExtent l="0" t="0" r="5715" b="190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5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6335" cy="3027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065A46" w14:textId="6DC2B3AE" w:rsidR="00211A38" w:rsidRDefault="00211A38" w:rsidP="00211A38">
      <w:r w:rsidRPr="00AA4F45">
        <w:rPr>
          <w:noProof/>
        </w:rPr>
        <w:drawing>
          <wp:inline distT="0" distB="0" distL="0" distR="0" wp14:anchorId="1E7B48B8" wp14:editId="5C882365">
            <wp:extent cx="4966335" cy="2380615"/>
            <wp:effectExtent l="0" t="0" r="5715" b="63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6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6335" cy="2380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C224EB" w14:textId="5E2CBE39" w:rsidR="00211A38" w:rsidRPr="00AA4F45" w:rsidRDefault="00211A38" w:rsidP="00211A38">
      <w:r w:rsidRPr="00AA4F45">
        <w:rPr>
          <w:noProof/>
        </w:rPr>
        <w:lastRenderedPageBreak/>
        <w:drawing>
          <wp:inline distT="0" distB="0" distL="0" distR="0" wp14:anchorId="7AA1902F" wp14:editId="2812394B">
            <wp:extent cx="5039995" cy="2409825"/>
            <wp:effectExtent l="0" t="0" r="8255" b="952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409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09C386" w14:textId="77777777" w:rsidR="003F57B6" w:rsidRPr="00211A38" w:rsidRDefault="003F57B6" w:rsidP="00211A38"/>
    <w:sectPr w:rsidR="003F57B6" w:rsidRPr="00211A38" w:rsidSect="00084AC4">
      <w:headerReference w:type="default" r:id="rId48"/>
      <w:footerReference w:type="default" r:id="rId49"/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 Light">
    <w:altName w:val="Yu Gothic"/>
    <w:charset w:val="80"/>
    <w:family w:val="roman"/>
    <w:pitch w:val="variable"/>
    <w:sig w:usb0="800002E7" w:usb1="2AC7FCFF" w:usb2="00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6F1231" w14:textId="77777777" w:rsidR="00211A38" w:rsidRDefault="00211A38" w:rsidP="00B50552">
    <w:pPr>
      <w:pStyle w:val="Footer"/>
    </w:pPr>
  </w:p>
  <w:p w14:paraId="1919A65D" w14:textId="77777777" w:rsidR="00211A38" w:rsidRDefault="00211A38" w:rsidP="008F45AF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CF7BB0" w14:textId="77777777" w:rsidR="00211A38" w:rsidRDefault="00211A38">
    <w:pPr>
      <w:pStyle w:val="Footer"/>
      <w:jc w:val="center"/>
    </w:pPr>
    <w:r>
      <w:fldChar w:fldCharType="begin"/>
    </w:r>
    <w:r>
      <w:instrText>PAGE   \* MERGEFORMAT</w:instrText>
    </w:r>
    <w:r>
      <w:fldChar w:fldCharType="separate"/>
    </w:r>
    <w:r>
      <w:rPr>
        <w:lang w:val="id-ID"/>
      </w:rPr>
      <w:t>2</w:t>
    </w:r>
    <w:r>
      <w:fldChar w:fldCharType="end"/>
    </w:r>
  </w:p>
  <w:p w14:paraId="1DC90C38" w14:textId="77777777" w:rsidR="00211A38" w:rsidRDefault="00211A3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9ACE73" w14:textId="77777777" w:rsidR="00E9143B" w:rsidRDefault="00000000" w:rsidP="00B50552">
    <w:pPr>
      <w:pStyle w:val="Footer"/>
    </w:pPr>
  </w:p>
  <w:p w14:paraId="36EF1E92" w14:textId="77777777" w:rsidR="00E9143B" w:rsidRDefault="00000000" w:rsidP="008F45AF">
    <w:pPr>
      <w:pStyle w:val="Footer"/>
      <w:jc w:val="cen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0F1E04" w14:textId="77777777" w:rsidR="00211A38" w:rsidRDefault="00211A38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11FF66B5" w14:textId="77777777" w:rsidR="00211A38" w:rsidRPr="00AF78D7" w:rsidRDefault="00211A38">
    <w:pPr>
      <w:pStyle w:val="Header"/>
      <w:rPr>
        <w:rFonts w:ascii="Times New Roman" w:hAnsi="Times New Roman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AD3B69" w14:textId="77777777" w:rsidR="00E9143B" w:rsidRDefault="00000000">
    <w:pPr>
      <w:pStyle w:val="Header"/>
      <w:jc w:val="right"/>
    </w:pPr>
    <w:r>
      <w:fldChar w:fldCharType="begin"/>
    </w:r>
    <w:r>
      <w:instrText xml:space="preserve"> PAGE   \* </w:instrText>
    </w:r>
    <w:r>
      <w:instrText xml:space="preserve">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0BCCEB23" w14:textId="77777777" w:rsidR="00E9143B" w:rsidRPr="00AF78D7" w:rsidRDefault="00000000">
    <w:pPr>
      <w:pStyle w:val="Header"/>
      <w:rPr>
        <w:rFonts w:ascii="Times New Roman" w:hAnsi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4601D2"/>
    <w:multiLevelType w:val="hybridMultilevel"/>
    <w:tmpl w:val="706AEDBA"/>
    <w:lvl w:ilvl="0" w:tplc="BD2A69EE">
      <w:start w:val="1"/>
      <w:numFmt w:val="decimal"/>
      <w:pStyle w:val="Heading3"/>
      <w:lvlText w:val="%1."/>
      <w:lvlJc w:val="left"/>
      <w:pPr>
        <w:ind w:left="184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63" w:hanging="360"/>
      </w:pPr>
    </w:lvl>
    <w:lvl w:ilvl="2" w:tplc="3809001B" w:tentative="1">
      <w:start w:val="1"/>
      <w:numFmt w:val="lowerRoman"/>
      <w:lvlText w:val="%3."/>
      <w:lvlJc w:val="right"/>
      <w:pPr>
        <w:ind w:left="3283" w:hanging="180"/>
      </w:pPr>
    </w:lvl>
    <w:lvl w:ilvl="3" w:tplc="3809000F" w:tentative="1">
      <w:start w:val="1"/>
      <w:numFmt w:val="decimal"/>
      <w:lvlText w:val="%4."/>
      <w:lvlJc w:val="left"/>
      <w:pPr>
        <w:ind w:left="4003" w:hanging="360"/>
      </w:pPr>
    </w:lvl>
    <w:lvl w:ilvl="4" w:tplc="38090019" w:tentative="1">
      <w:start w:val="1"/>
      <w:numFmt w:val="lowerLetter"/>
      <w:lvlText w:val="%5."/>
      <w:lvlJc w:val="left"/>
      <w:pPr>
        <w:ind w:left="4723" w:hanging="360"/>
      </w:pPr>
    </w:lvl>
    <w:lvl w:ilvl="5" w:tplc="3809001B" w:tentative="1">
      <w:start w:val="1"/>
      <w:numFmt w:val="lowerRoman"/>
      <w:lvlText w:val="%6."/>
      <w:lvlJc w:val="right"/>
      <w:pPr>
        <w:ind w:left="5443" w:hanging="180"/>
      </w:pPr>
    </w:lvl>
    <w:lvl w:ilvl="6" w:tplc="3809000F" w:tentative="1">
      <w:start w:val="1"/>
      <w:numFmt w:val="decimal"/>
      <w:lvlText w:val="%7."/>
      <w:lvlJc w:val="left"/>
      <w:pPr>
        <w:ind w:left="6163" w:hanging="360"/>
      </w:pPr>
    </w:lvl>
    <w:lvl w:ilvl="7" w:tplc="38090019" w:tentative="1">
      <w:start w:val="1"/>
      <w:numFmt w:val="lowerLetter"/>
      <w:lvlText w:val="%8."/>
      <w:lvlJc w:val="left"/>
      <w:pPr>
        <w:ind w:left="6883" w:hanging="360"/>
      </w:pPr>
    </w:lvl>
    <w:lvl w:ilvl="8" w:tplc="38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1" w15:restartNumberingAfterBreak="0">
    <w:nsid w:val="1DCB24AE"/>
    <w:multiLevelType w:val="multilevel"/>
    <w:tmpl w:val="1506FF2A"/>
    <w:styleLink w:val="DaftarSaatini1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2F6C029F"/>
    <w:multiLevelType w:val="multilevel"/>
    <w:tmpl w:val="182485E4"/>
    <w:styleLink w:val="CurrentList1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95E00CC"/>
    <w:multiLevelType w:val="multilevel"/>
    <w:tmpl w:val="339EAB28"/>
    <w:styleLink w:val="DaftarSaatini2"/>
    <w:lvl w:ilvl="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518642F5"/>
    <w:multiLevelType w:val="multilevel"/>
    <w:tmpl w:val="0AAEFB1C"/>
    <w:styleLink w:val="DaftarSaatini4"/>
    <w:lvl w:ilvl="0">
      <w:start w:val="1"/>
      <w:numFmt w:val="lowerLetter"/>
      <w:lvlText w:val="%1)"/>
      <w:lvlJc w:val="left"/>
      <w:pPr>
        <w:ind w:left="2880" w:hanging="360"/>
      </w:pPr>
    </w:lvl>
    <w:lvl w:ilvl="1">
      <w:start w:val="1"/>
      <w:numFmt w:val="decimal"/>
      <w:lvlText w:val="%2)"/>
      <w:lvlJc w:val="left"/>
      <w:pPr>
        <w:ind w:left="3600" w:hanging="360"/>
      </w:pPr>
      <w:rPr>
        <w:rFonts w:ascii="Times New Roman" w:eastAsia="Yu Mincho Light" w:hAnsi="Times New Roman" w:cs="Cambria"/>
      </w:rPr>
    </w:lvl>
    <w:lvl w:ilvl="2">
      <w:start w:val="1"/>
      <w:numFmt w:val="lowerRoman"/>
      <w:lvlText w:val="%3."/>
      <w:lvlJc w:val="right"/>
      <w:pPr>
        <w:ind w:left="4320" w:hanging="180"/>
      </w:pPr>
    </w:lvl>
    <w:lvl w:ilvl="3">
      <w:start w:val="1"/>
      <w:numFmt w:val="decimal"/>
      <w:lvlText w:val="%4."/>
      <w:lvlJc w:val="left"/>
      <w:pPr>
        <w:ind w:left="5040" w:hanging="360"/>
      </w:pPr>
    </w:lvl>
    <w:lvl w:ilvl="4">
      <w:start w:val="1"/>
      <w:numFmt w:val="lowerLetter"/>
      <w:lvlText w:val="%5."/>
      <w:lvlJc w:val="left"/>
      <w:pPr>
        <w:ind w:left="5760" w:hanging="360"/>
      </w:pPr>
    </w:lvl>
    <w:lvl w:ilvl="5">
      <w:start w:val="1"/>
      <w:numFmt w:val="lowerRoman"/>
      <w:lvlText w:val="%6."/>
      <w:lvlJc w:val="right"/>
      <w:pPr>
        <w:ind w:left="6480" w:hanging="180"/>
      </w:pPr>
    </w:lvl>
    <w:lvl w:ilvl="6">
      <w:start w:val="1"/>
      <w:numFmt w:val="decimal"/>
      <w:lvlText w:val="%7."/>
      <w:lvlJc w:val="left"/>
      <w:pPr>
        <w:ind w:left="7200" w:hanging="360"/>
      </w:pPr>
    </w:lvl>
    <w:lvl w:ilvl="7">
      <w:start w:val="1"/>
      <w:numFmt w:val="lowerLetter"/>
      <w:lvlText w:val="%8."/>
      <w:lvlJc w:val="left"/>
      <w:pPr>
        <w:ind w:left="7920" w:hanging="360"/>
      </w:pPr>
    </w:lvl>
    <w:lvl w:ilvl="8">
      <w:start w:val="1"/>
      <w:numFmt w:val="lowerRoman"/>
      <w:lvlText w:val="%9."/>
      <w:lvlJc w:val="right"/>
      <w:pPr>
        <w:ind w:left="8640" w:hanging="180"/>
      </w:pPr>
    </w:lvl>
  </w:abstractNum>
  <w:abstractNum w:abstractNumId="5" w15:restartNumberingAfterBreak="0">
    <w:nsid w:val="637C651A"/>
    <w:multiLevelType w:val="multilevel"/>
    <w:tmpl w:val="3AECCBC4"/>
    <w:styleLink w:val="DaftarSaatini3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E0F09DA"/>
    <w:multiLevelType w:val="multilevel"/>
    <w:tmpl w:val="3C5054B2"/>
    <w:styleLink w:val="DaftarSaatini5"/>
    <w:lvl w:ilvl="0">
      <w:start w:val="1"/>
      <w:numFmt w:val="decimal"/>
      <w:lvlText w:val="%1)"/>
      <w:lvlJc w:val="left"/>
      <w:pPr>
        <w:ind w:left="2160" w:hanging="360"/>
      </w:pPr>
      <w:rPr>
        <w:rFonts w:ascii="Times New Roman" w:eastAsia="Calibri" w:hAnsi="Times New Roman" w:cs="Times New Roman"/>
      </w:rPr>
    </w:lvl>
    <w:lvl w:ilvl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" w15:restartNumberingAfterBreak="0">
    <w:nsid w:val="74F53D6C"/>
    <w:multiLevelType w:val="hybridMultilevel"/>
    <w:tmpl w:val="9986319C"/>
    <w:lvl w:ilvl="0" w:tplc="91528DC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25364471">
    <w:abstractNumId w:val="7"/>
  </w:num>
  <w:num w:numId="2" w16cid:durableId="1696078453">
    <w:abstractNumId w:val="2"/>
  </w:num>
  <w:num w:numId="3" w16cid:durableId="1238857335">
    <w:abstractNumId w:val="0"/>
  </w:num>
  <w:num w:numId="4" w16cid:durableId="619073022">
    <w:abstractNumId w:val="1"/>
  </w:num>
  <w:num w:numId="5" w16cid:durableId="1095443516">
    <w:abstractNumId w:val="3"/>
  </w:num>
  <w:num w:numId="6" w16cid:durableId="993337428">
    <w:abstractNumId w:val="5"/>
  </w:num>
  <w:num w:numId="7" w16cid:durableId="536746851">
    <w:abstractNumId w:val="4"/>
  </w:num>
  <w:num w:numId="8" w16cid:durableId="2053798256">
    <w:abstractNumId w:val="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4AC4"/>
    <w:rsid w:val="00084AC4"/>
    <w:rsid w:val="00211A38"/>
    <w:rsid w:val="0025727F"/>
    <w:rsid w:val="003F57B6"/>
    <w:rsid w:val="004F2424"/>
    <w:rsid w:val="00771018"/>
    <w:rsid w:val="00C738EE"/>
    <w:rsid w:val="00CB7F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49054A"/>
  <w15:chartTrackingRefBased/>
  <w15:docId w15:val="{C428A707-6BE4-490D-8A6E-FCE2567F44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Cambria"/>
        <w:sz w:val="24"/>
        <w:szCs w:val="24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4AC4"/>
    <w:rPr>
      <w:rFonts w:eastAsia="Yu Mincho Light"/>
      <w:lang w:eastAsia="en-ID"/>
    </w:rPr>
  </w:style>
  <w:style w:type="paragraph" w:styleId="Heading1">
    <w:name w:val="heading 1"/>
    <w:basedOn w:val="Normal"/>
    <w:next w:val="Normal"/>
    <w:link w:val="Heading1Char"/>
    <w:uiPriority w:val="9"/>
    <w:rsid w:val="00084AC4"/>
    <w:pPr>
      <w:keepNext/>
      <w:keepLines/>
      <w:spacing w:before="240" w:after="0" w:line="480" w:lineRule="auto"/>
      <w:jc w:val="center"/>
      <w:outlineLvl w:val="0"/>
    </w:pPr>
    <w:rPr>
      <w:rFonts w:eastAsia="Cambria" w:cs="Times New Roman"/>
      <w:lang w:val="x-none" w:eastAsia="en-US"/>
    </w:rPr>
  </w:style>
  <w:style w:type="paragraph" w:styleId="Heading2">
    <w:name w:val="heading 2"/>
    <w:basedOn w:val="ListParagraph"/>
    <w:next w:val="Normal"/>
    <w:link w:val="Heading2Char"/>
    <w:autoRedefine/>
    <w:uiPriority w:val="9"/>
    <w:unhideWhenUsed/>
    <w:qFormat/>
    <w:rsid w:val="00084AC4"/>
    <w:pPr>
      <w:numPr>
        <w:numId w:val="1"/>
      </w:numPr>
      <w:spacing w:line="480" w:lineRule="auto"/>
      <w:jc w:val="both"/>
      <w:outlineLvl w:val="1"/>
    </w:pPr>
    <w:rPr>
      <w:rFonts w:ascii="Times New Roman" w:hAnsi="Times New Roman" w:cs="Times New Roman"/>
      <w:b/>
      <w:bCs/>
      <w:lang w:val="x-none" w:eastAsia="x-none"/>
    </w:rPr>
  </w:style>
  <w:style w:type="paragraph" w:styleId="Heading3">
    <w:name w:val="heading 3"/>
    <w:basedOn w:val="ListParagraph"/>
    <w:next w:val="Normal"/>
    <w:link w:val="Heading3Char"/>
    <w:autoRedefine/>
    <w:uiPriority w:val="9"/>
    <w:unhideWhenUsed/>
    <w:qFormat/>
    <w:rsid w:val="00084AC4"/>
    <w:pPr>
      <w:numPr>
        <w:numId w:val="3"/>
      </w:numPr>
      <w:spacing w:line="480" w:lineRule="auto"/>
      <w:ind w:left="1134"/>
      <w:jc w:val="both"/>
      <w:outlineLvl w:val="2"/>
    </w:pPr>
    <w:rPr>
      <w:rFonts w:ascii="Times New Roman" w:eastAsia="Times New Roman" w:hAnsi="Times New Roman" w:cs="Times New Roman"/>
      <w:b/>
      <w:bCs/>
      <w:lang w:val="x-none" w:eastAsia="en-US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084AC4"/>
    <w:pPr>
      <w:spacing w:line="480" w:lineRule="auto"/>
      <w:ind w:left="0"/>
      <w:jc w:val="both"/>
      <w:outlineLvl w:val="3"/>
    </w:pPr>
    <w:rPr>
      <w:rFonts w:ascii="Cambria" w:hAnsi="Cambria" w:cs="Times New Roman"/>
      <w:lang w:val="x-none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84AC4"/>
    <w:rPr>
      <w:rFonts w:eastAsia="Cambria" w:cs="Times New Roman"/>
      <w:lang w:val="x-none"/>
    </w:rPr>
  </w:style>
  <w:style w:type="character" w:customStyle="1" w:styleId="Heading2Char">
    <w:name w:val="Heading 2 Char"/>
    <w:basedOn w:val="DefaultParagraphFont"/>
    <w:link w:val="Heading2"/>
    <w:uiPriority w:val="9"/>
    <w:rsid w:val="00084AC4"/>
    <w:rPr>
      <w:rFonts w:eastAsia="Yu Mincho Light" w:cs="Times New Roman"/>
      <w:b/>
      <w:bCs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084AC4"/>
    <w:rPr>
      <w:rFonts w:eastAsia="Times New Roman" w:cs="Times New Roman"/>
      <w:b/>
      <w:bCs/>
      <w:lang w:val="x-none"/>
    </w:rPr>
  </w:style>
  <w:style w:type="character" w:customStyle="1" w:styleId="Heading4Char">
    <w:name w:val="Heading 4 Char"/>
    <w:basedOn w:val="DefaultParagraphFont"/>
    <w:link w:val="Heading4"/>
    <w:uiPriority w:val="9"/>
    <w:rsid w:val="00084AC4"/>
    <w:rPr>
      <w:rFonts w:ascii="Cambria" w:eastAsia="Yu Mincho Light" w:hAnsi="Cambria" w:cs="Times New Roman"/>
      <w:lang w:val="x-none"/>
    </w:rPr>
  </w:style>
  <w:style w:type="table" w:styleId="TableGrid">
    <w:name w:val="Table Grid"/>
    <w:basedOn w:val="TableNormal"/>
    <w:uiPriority w:val="39"/>
    <w:rsid w:val="00084AC4"/>
    <w:pPr>
      <w:spacing w:after="0" w:line="240" w:lineRule="auto"/>
    </w:pPr>
    <w:rPr>
      <w:rFonts w:eastAsia="Yu Mincho Light"/>
      <w:sz w:val="20"/>
      <w:szCs w:val="20"/>
      <w:lang w:eastAsia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84AC4"/>
    <w:pPr>
      <w:ind w:left="720"/>
      <w:contextualSpacing/>
    </w:pPr>
    <w:rPr>
      <w:rFonts w:ascii="Yu Mincho Light" w:hAnsi="Yu Mincho Light"/>
    </w:rPr>
  </w:style>
  <w:style w:type="paragraph" w:customStyle="1" w:styleId="Default">
    <w:name w:val="Default"/>
    <w:rsid w:val="00084AC4"/>
    <w:pPr>
      <w:autoSpaceDE w:val="0"/>
      <w:autoSpaceDN w:val="0"/>
      <w:adjustRightInd w:val="0"/>
      <w:spacing w:after="0" w:line="240" w:lineRule="auto"/>
    </w:pPr>
    <w:rPr>
      <w:rFonts w:eastAsia="Yu Mincho Light"/>
      <w:color w:val="00000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4AC4"/>
    <w:pPr>
      <w:spacing w:after="0" w:line="240" w:lineRule="auto"/>
    </w:pPr>
    <w:rPr>
      <w:rFonts w:ascii="Yu Mincho Light" w:hAnsi="Yu Mincho Light" w:cs="Times New Roman"/>
      <w:sz w:val="20"/>
      <w:szCs w:val="20"/>
      <w:lang w:val="x-none" w:eastAsia="x-none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4AC4"/>
    <w:rPr>
      <w:rFonts w:ascii="Yu Mincho Light" w:eastAsia="Yu Mincho Light" w:hAnsi="Yu Mincho Light" w:cs="Times New Roman"/>
      <w:sz w:val="20"/>
      <w:szCs w:val="20"/>
      <w:lang w:val="x-none" w:eastAsia="x-none"/>
    </w:rPr>
  </w:style>
  <w:style w:type="character" w:styleId="EndnoteReference">
    <w:name w:val="endnote reference"/>
    <w:uiPriority w:val="99"/>
    <w:semiHidden/>
    <w:unhideWhenUsed/>
    <w:rsid w:val="00084AC4"/>
    <w:rPr>
      <w:vertAlign w:val="superscript"/>
    </w:rPr>
  </w:style>
  <w:style w:type="character" w:customStyle="1" w:styleId="markedcontent">
    <w:name w:val="markedcontent"/>
    <w:basedOn w:val="DefaultParagraphFont"/>
    <w:rsid w:val="00084AC4"/>
  </w:style>
  <w:style w:type="numbering" w:customStyle="1" w:styleId="CurrentList1">
    <w:name w:val="Current List1"/>
    <w:uiPriority w:val="99"/>
    <w:rsid w:val="00084AC4"/>
    <w:pPr>
      <w:numPr>
        <w:numId w:val="2"/>
      </w:numPr>
    </w:pPr>
  </w:style>
  <w:style w:type="character" w:styleId="Hyperlink">
    <w:name w:val="Hyperlink"/>
    <w:uiPriority w:val="99"/>
    <w:unhideWhenUsed/>
    <w:rsid w:val="00084AC4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084AC4"/>
    <w:rPr>
      <w:color w:val="605E5C"/>
      <w:shd w:val="clear" w:color="auto" w:fill="E1DFDD"/>
    </w:rPr>
  </w:style>
  <w:style w:type="character" w:styleId="PlaceholderText">
    <w:name w:val="Placeholder Text"/>
    <w:uiPriority w:val="99"/>
    <w:semiHidden/>
    <w:rsid w:val="00084AC4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084AC4"/>
    <w:pPr>
      <w:outlineLvl w:val="9"/>
    </w:pPr>
    <w:rPr>
      <w:lang w:val="en-US"/>
    </w:rPr>
  </w:style>
  <w:style w:type="paragraph" w:styleId="TOC1">
    <w:name w:val="toc 1"/>
    <w:basedOn w:val="Normal"/>
    <w:next w:val="Normal"/>
    <w:uiPriority w:val="39"/>
    <w:unhideWhenUsed/>
    <w:rsid w:val="00084AC4"/>
    <w:pPr>
      <w:tabs>
        <w:tab w:val="right" w:leader="dot" w:pos="7927"/>
      </w:tabs>
      <w:spacing w:after="100" w:line="48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084AC4"/>
    <w:pPr>
      <w:tabs>
        <w:tab w:val="left" w:pos="993"/>
        <w:tab w:val="right" w:leader="dot" w:pos="7927"/>
      </w:tabs>
      <w:spacing w:after="100"/>
      <w:ind w:left="220"/>
    </w:pPr>
    <w:rPr>
      <w:rFonts w:cs="Times New Roman"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084AC4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084AC4"/>
    <w:pPr>
      <w:tabs>
        <w:tab w:val="center" w:pos="4513"/>
        <w:tab w:val="right" w:pos="9026"/>
      </w:tabs>
      <w:spacing w:after="0" w:line="240" w:lineRule="auto"/>
    </w:pPr>
    <w:rPr>
      <w:rFonts w:ascii="Yu Mincho Light" w:hAnsi="Yu Mincho Light" w:cs="Times New Roman"/>
      <w:sz w:val="20"/>
      <w:szCs w:val="20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084AC4"/>
    <w:rPr>
      <w:rFonts w:ascii="Yu Mincho Light" w:eastAsia="Yu Mincho Light" w:hAnsi="Yu Mincho Light" w:cs="Times New Roman"/>
      <w:sz w:val="20"/>
      <w:szCs w:val="20"/>
      <w:lang w:val="x-none" w:eastAsia="x-none"/>
    </w:rPr>
  </w:style>
  <w:style w:type="paragraph" w:styleId="Footer">
    <w:name w:val="footer"/>
    <w:basedOn w:val="Normal"/>
    <w:link w:val="FooterChar"/>
    <w:uiPriority w:val="99"/>
    <w:unhideWhenUsed/>
    <w:rsid w:val="00084AC4"/>
    <w:pPr>
      <w:tabs>
        <w:tab w:val="center" w:pos="4513"/>
        <w:tab w:val="right" w:pos="9026"/>
      </w:tabs>
      <w:spacing w:after="0" w:line="240" w:lineRule="auto"/>
    </w:pPr>
    <w:rPr>
      <w:rFonts w:ascii="Yu Mincho Light" w:hAnsi="Yu Mincho Light" w:cs="Times New Roman"/>
      <w:sz w:val="20"/>
      <w:szCs w:val="20"/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084AC4"/>
    <w:rPr>
      <w:rFonts w:ascii="Yu Mincho Light" w:eastAsia="Yu Mincho Light" w:hAnsi="Yu Mincho Light" w:cs="Times New Roman"/>
      <w:sz w:val="20"/>
      <w:szCs w:val="20"/>
      <w:lang w:val="x-none" w:eastAsia="x-none"/>
    </w:rPr>
  </w:style>
  <w:style w:type="character" w:styleId="LineNumber">
    <w:name w:val="line number"/>
    <w:basedOn w:val="DefaultParagraphFont"/>
    <w:uiPriority w:val="99"/>
    <w:semiHidden/>
    <w:unhideWhenUsed/>
    <w:rsid w:val="00084AC4"/>
  </w:style>
  <w:style w:type="paragraph" w:styleId="Caption">
    <w:name w:val="caption"/>
    <w:basedOn w:val="Normal"/>
    <w:next w:val="Normal"/>
    <w:uiPriority w:val="35"/>
    <w:unhideWhenUsed/>
    <w:qFormat/>
    <w:rsid w:val="00084AC4"/>
    <w:rPr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084AC4"/>
    <w:rPr>
      <w:rFonts w:ascii="Calibri Light" w:hAnsi="Calibri Light"/>
    </w:rPr>
  </w:style>
  <w:style w:type="character" w:customStyle="1" w:styleId="amehee">
    <w:name w:val="amehee"/>
    <w:basedOn w:val="DefaultParagraphFont"/>
    <w:rsid w:val="00084AC4"/>
  </w:style>
  <w:style w:type="paragraph" w:styleId="Bibliography">
    <w:name w:val="Bibliography"/>
    <w:basedOn w:val="Normal"/>
    <w:next w:val="Normal"/>
    <w:uiPriority w:val="37"/>
    <w:unhideWhenUsed/>
    <w:rsid w:val="00084AC4"/>
  </w:style>
  <w:style w:type="paragraph" w:styleId="NoSpacing">
    <w:name w:val="No Spacing"/>
    <w:uiPriority w:val="1"/>
    <w:qFormat/>
    <w:rsid w:val="00084AC4"/>
    <w:pPr>
      <w:spacing w:after="0" w:line="240" w:lineRule="auto"/>
    </w:pPr>
    <w:rPr>
      <w:rFonts w:eastAsia="Yu Mincho Light"/>
      <w:lang w:eastAsia="en-ID"/>
    </w:rPr>
  </w:style>
  <w:style w:type="paragraph" w:styleId="NormalWeb">
    <w:name w:val="Normal (Web)"/>
    <w:basedOn w:val="Normal"/>
    <w:uiPriority w:val="99"/>
    <w:unhideWhenUsed/>
    <w:rsid w:val="00084AC4"/>
    <w:pPr>
      <w:spacing w:before="100" w:beforeAutospacing="1" w:after="100" w:afterAutospacing="1" w:line="240" w:lineRule="auto"/>
    </w:pPr>
    <w:rPr>
      <w:rFonts w:eastAsia="Times New Roman" w:cs="Times New Roman"/>
    </w:rPr>
  </w:style>
  <w:style w:type="character" w:styleId="CommentReference">
    <w:name w:val="annotation reference"/>
    <w:uiPriority w:val="99"/>
    <w:semiHidden/>
    <w:unhideWhenUsed/>
    <w:rsid w:val="00084A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4A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4AC4"/>
    <w:rPr>
      <w:rFonts w:eastAsia="Yu Mincho Light"/>
      <w:sz w:val="20"/>
      <w:szCs w:val="20"/>
      <w:lang w:eastAsia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4A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4AC4"/>
    <w:rPr>
      <w:rFonts w:eastAsia="Yu Mincho Light"/>
      <w:b/>
      <w:bCs/>
      <w:sz w:val="20"/>
      <w:szCs w:val="20"/>
      <w:lang w:eastAsia="en-ID"/>
    </w:rPr>
  </w:style>
  <w:style w:type="table" w:customStyle="1" w:styleId="TableGrid1">
    <w:name w:val="Table Grid1"/>
    <w:basedOn w:val="TableNormal"/>
    <w:next w:val="TableGrid"/>
    <w:uiPriority w:val="59"/>
    <w:rsid w:val="00084AC4"/>
    <w:pPr>
      <w:spacing w:after="0" w:line="240" w:lineRule="auto"/>
      <w:jc w:val="both"/>
    </w:pPr>
    <w:rPr>
      <w:rFonts w:ascii="Calibri" w:eastAsia="Calibri" w:hAnsi="Calibri" w:cs="Times New Roman"/>
      <w:sz w:val="22"/>
      <w:szCs w:val="22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gkelc">
    <w:name w:val="hgkelc"/>
    <w:basedOn w:val="DefaultParagraphFont"/>
    <w:rsid w:val="00084AC4"/>
  </w:style>
  <w:style w:type="paragraph" w:customStyle="1" w:styleId="StyleHeading1Bold">
    <w:name w:val="Style Heading 1 + Bold"/>
    <w:basedOn w:val="Heading1"/>
    <w:rsid w:val="00084AC4"/>
    <w:rPr>
      <w:b/>
      <w:bCs/>
    </w:rPr>
  </w:style>
  <w:style w:type="numbering" w:customStyle="1" w:styleId="DaftarSaatini1">
    <w:name w:val="Daftar Saat ini1"/>
    <w:uiPriority w:val="99"/>
    <w:rsid w:val="00084AC4"/>
    <w:pPr>
      <w:numPr>
        <w:numId w:val="4"/>
      </w:numPr>
    </w:pPr>
  </w:style>
  <w:style w:type="numbering" w:customStyle="1" w:styleId="DaftarSaatini2">
    <w:name w:val="Daftar Saat ini2"/>
    <w:uiPriority w:val="99"/>
    <w:rsid w:val="00084AC4"/>
    <w:pPr>
      <w:numPr>
        <w:numId w:val="5"/>
      </w:numPr>
    </w:pPr>
  </w:style>
  <w:style w:type="numbering" w:customStyle="1" w:styleId="DaftarSaatini3">
    <w:name w:val="Daftar Saat ini3"/>
    <w:uiPriority w:val="99"/>
    <w:rsid w:val="00084AC4"/>
    <w:pPr>
      <w:numPr>
        <w:numId w:val="6"/>
      </w:numPr>
    </w:pPr>
  </w:style>
  <w:style w:type="numbering" w:customStyle="1" w:styleId="DaftarSaatini4">
    <w:name w:val="Daftar Saat ini4"/>
    <w:uiPriority w:val="99"/>
    <w:rsid w:val="00084AC4"/>
    <w:pPr>
      <w:numPr>
        <w:numId w:val="7"/>
      </w:numPr>
    </w:pPr>
  </w:style>
  <w:style w:type="numbering" w:customStyle="1" w:styleId="DaftarSaatini5">
    <w:name w:val="Daftar Saat ini5"/>
    <w:uiPriority w:val="99"/>
    <w:rsid w:val="00084AC4"/>
    <w:pPr>
      <w:numPr>
        <w:numId w:val="8"/>
      </w:numPr>
    </w:pPr>
  </w:style>
  <w:style w:type="paragraph" w:customStyle="1" w:styleId="StyleHeading1Bold1">
    <w:name w:val="Style Heading 1 + Bold1"/>
    <w:basedOn w:val="Heading1"/>
    <w:rsid w:val="00084AC4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84AC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4AC4"/>
    <w:rPr>
      <w:rFonts w:eastAsia="Yu Mincho Light"/>
      <w:sz w:val="20"/>
      <w:szCs w:val="20"/>
      <w:lang w:eastAsia="en-ID"/>
    </w:rPr>
  </w:style>
  <w:style w:type="character" w:styleId="FootnoteReference">
    <w:name w:val="footnote reference"/>
    <w:uiPriority w:val="99"/>
    <w:semiHidden/>
    <w:unhideWhenUsed/>
    <w:rsid w:val="00084AC4"/>
    <w:rPr>
      <w:vertAlign w:val="superscript"/>
    </w:rPr>
  </w:style>
  <w:style w:type="table" w:customStyle="1" w:styleId="TableGrid2">
    <w:name w:val="Table Grid2"/>
    <w:basedOn w:val="TableNormal"/>
    <w:next w:val="TableGrid"/>
    <w:uiPriority w:val="59"/>
    <w:rsid w:val="00084AC4"/>
    <w:pPr>
      <w:spacing w:after="0" w:line="240" w:lineRule="auto"/>
    </w:pPr>
    <w:rPr>
      <w:rFonts w:ascii="Calibri" w:eastAsia="Calibri" w:hAnsi="Calibri" w:cs="Times New Roman"/>
      <w:sz w:val="22"/>
      <w:szCs w:val="22"/>
      <w:lang w:val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084AC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eg"/><Relationship Id="rId18" Type="http://schemas.openxmlformats.org/officeDocument/2006/relationships/image" Target="file:///C:\Users\LENOVO\AppData\Local\Microsoft\Windows\Clipboard\HistoryData\%7b65F07573-C908-4886-970C-28685203B838%7d\%7b1C7A1AD6-8655-44C4-8D12-6B895E1F8D11%7d\ResourceMap\%7bC716FA90-2187-4070-8282-927F99BF8554%7d" TargetMode="External"/><Relationship Id="rId26" Type="http://schemas.openxmlformats.org/officeDocument/2006/relationships/image" Target="media/image14.png"/><Relationship Id="rId39" Type="http://schemas.openxmlformats.org/officeDocument/2006/relationships/image" Target="media/image23.emf"/><Relationship Id="rId21" Type="http://schemas.openxmlformats.org/officeDocument/2006/relationships/image" Target="media/image10.jpeg"/><Relationship Id="rId34" Type="http://schemas.openxmlformats.org/officeDocument/2006/relationships/image" Target="file:///C:\Users\LENOVO\AppData\Local\Microsoft\Windows\Clipboard\HistoryData\%7b65F07573-C908-4886-970C-28685203B838%7d\%7bAF077FA6-995E-4656-9554-79C475751644%7d\ResourceMap\%7b79E7A5CD-2F82-416A-A9EB-0790E6E02DEC%7d" TargetMode="External"/><Relationship Id="rId42" Type="http://schemas.openxmlformats.org/officeDocument/2006/relationships/image" Target="media/image26.emf"/><Relationship Id="rId47" Type="http://schemas.openxmlformats.org/officeDocument/2006/relationships/image" Target="media/image31.emf"/><Relationship Id="rId50" Type="http://schemas.openxmlformats.org/officeDocument/2006/relationships/fontTable" Target="fontTable.xml"/><Relationship Id="rId7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image" Target="file:///C:\Users\LENOVO\AppData\Local\Microsoft\Windows\Clipboard\HistoryData\%7b65F07573-C908-4886-970C-28685203B838%7d\%7bAF6AAA5E-1373-4B20-8746-0424C8B3FF5D%7d\ResourceMap\%7b3705EEFD-967C-4A14-A4A5-470C8899B705%7d" TargetMode="External"/><Relationship Id="rId29" Type="http://schemas.openxmlformats.org/officeDocument/2006/relationships/image" Target="file:///C:\Users\LENOVO\AppData\Local\Microsoft\Windows\Clipboard\HistoryData\%7b65F07573-C908-4886-970C-28685203B838%7d\%7b5F853A31-E4CF-4291-BFAA-1C2B18781530%7d\ResourceMap\%7b4F919B8D-9809-4392-BDFA-510AC72D9BF8%7d" TargetMode="External"/><Relationship Id="rId11" Type="http://schemas.openxmlformats.org/officeDocument/2006/relationships/image" Target="media/image4.emf"/><Relationship Id="rId24" Type="http://schemas.openxmlformats.org/officeDocument/2006/relationships/image" Target="media/image12.png"/><Relationship Id="rId32" Type="http://schemas.openxmlformats.org/officeDocument/2006/relationships/image" Target="file:///C:\Users\LENOVO\AppData\Local\Microsoft\Windows\Clipboard\HistoryData\%7b65F07573-C908-4886-970C-28685203B838%7d\%7b992168DA-39D6-4D84-BF56-6284AF7E7072%7d\ResourceMap\%7b9031C2ED-3ED1-43F2-A0B5-645FF3870EA7%7d" TargetMode="External"/><Relationship Id="rId37" Type="http://schemas.openxmlformats.org/officeDocument/2006/relationships/image" Target="media/image21.emf"/><Relationship Id="rId40" Type="http://schemas.openxmlformats.org/officeDocument/2006/relationships/image" Target="media/image24.emf"/><Relationship Id="rId45" Type="http://schemas.openxmlformats.org/officeDocument/2006/relationships/image" Target="media/image29.emf"/><Relationship Id="rId5" Type="http://schemas.openxmlformats.org/officeDocument/2006/relationships/header" Target="header1.xml"/><Relationship Id="rId15" Type="http://schemas.openxmlformats.org/officeDocument/2006/relationships/image" Target="media/image7.jpeg"/><Relationship Id="rId23" Type="http://schemas.openxmlformats.org/officeDocument/2006/relationships/image" Target="media/image11.png"/><Relationship Id="rId28" Type="http://schemas.openxmlformats.org/officeDocument/2006/relationships/image" Target="media/image16.jpeg"/><Relationship Id="rId36" Type="http://schemas.openxmlformats.org/officeDocument/2006/relationships/image" Target="media/image20.png"/><Relationship Id="rId49" Type="http://schemas.openxmlformats.org/officeDocument/2006/relationships/footer" Target="footer3.xml"/><Relationship Id="rId10" Type="http://schemas.openxmlformats.org/officeDocument/2006/relationships/image" Target="media/image3.emf"/><Relationship Id="rId19" Type="http://schemas.openxmlformats.org/officeDocument/2006/relationships/image" Target="media/image9.jpeg"/><Relationship Id="rId31" Type="http://schemas.openxmlformats.org/officeDocument/2006/relationships/image" Target="media/image17.jpeg"/><Relationship Id="rId44" Type="http://schemas.openxmlformats.org/officeDocument/2006/relationships/image" Target="media/image28.emf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image" Target="file:///C:\Users\LENOVO\AppData\Local\Microsoft\Windows\Clipboard\HistoryData\%7b65F07573-C908-4886-970C-28685203B838%7d\%7bDA8062A3-B7E9-4DF5-A4D7-2774B304403C%7d\ResourceMap\%7b8E69D031-ABC8-4E0C-BC16-525C7092DEBA%7d" TargetMode="External"/><Relationship Id="rId22" Type="http://schemas.openxmlformats.org/officeDocument/2006/relationships/image" Target="file:///C:\Users\LENOVO\AppData\Local\Microsoft\Windows\Clipboard\HistoryData\%7b65F07573-C908-4886-970C-28685203B838%7d\%7b77C47243-0414-49A0-A1CE-6ECE91192DE1%7d\ResourceMap\%7bFBCFB12C-7A46-4B3B-A3DE-93820F8AD9A1%7d" TargetMode="External"/><Relationship Id="rId27" Type="http://schemas.openxmlformats.org/officeDocument/2006/relationships/image" Target="media/image15.png"/><Relationship Id="rId30" Type="http://schemas.openxmlformats.org/officeDocument/2006/relationships/image" Target="file:///C:\Users\LENOVO\AppData\Local\Microsoft\Windows\Clipboard\HistoryData\%7b65F07573-C908-4886-970C-28685203B838%7d\%7b5F853A31-E4CF-4291-BFAA-1C2B18781530%7d\ResourceMap\%7b4F919B8D-9809-4392-BDFA-510AC72D9BF8%7d" TargetMode="External"/><Relationship Id="rId35" Type="http://schemas.openxmlformats.org/officeDocument/2006/relationships/image" Target="media/image19.png"/><Relationship Id="rId43" Type="http://schemas.openxmlformats.org/officeDocument/2006/relationships/image" Target="media/image27.emf"/><Relationship Id="rId48" Type="http://schemas.openxmlformats.org/officeDocument/2006/relationships/header" Target="header2.xml"/><Relationship Id="rId8" Type="http://schemas.openxmlformats.org/officeDocument/2006/relationships/image" Target="media/image1.emf"/><Relationship Id="rId51" Type="http://schemas.openxmlformats.org/officeDocument/2006/relationships/theme" Target="theme/theme1.xml"/><Relationship Id="rId3" Type="http://schemas.openxmlformats.org/officeDocument/2006/relationships/settings" Target="settings.xml"/><Relationship Id="rId12" Type="http://schemas.openxmlformats.org/officeDocument/2006/relationships/image" Target="media/image5.png"/><Relationship Id="rId17" Type="http://schemas.openxmlformats.org/officeDocument/2006/relationships/image" Target="media/image8.jpeg"/><Relationship Id="rId25" Type="http://schemas.openxmlformats.org/officeDocument/2006/relationships/image" Target="media/image13.png"/><Relationship Id="rId33" Type="http://schemas.openxmlformats.org/officeDocument/2006/relationships/image" Target="media/image18.png"/><Relationship Id="rId38" Type="http://schemas.openxmlformats.org/officeDocument/2006/relationships/image" Target="media/image22.emf"/><Relationship Id="rId46" Type="http://schemas.openxmlformats.org/officeDocument/2006/relationships/image" Target="media/image30.emf"/><Relationship Id="rId20" Type="http://schemas.openxmlformats.org/officeDocument/2006/relationships/image" Target="file:///C:\Users\LENOVO\AppData\Local\Microsoft\Windows\Clipboard\HistoryData\%7b65F07573-C908-4886-970C-28685203B838%7d\%7b128DAA64-DF03-4981-8A8C-803A910665C2%7d\ResourceMap\%7b09D9FA67-A7D4-4312-9047-4F5F0A09CAD7%7d" TargetMode="External"/><Relationship Id="rId41" Type="http://schemas.openxmlformats.org/officeDocument/2006/relationships/image" Target="media/image25.emf"/><Relationship Id="rId1" Type="http://schemas.openxmlformats.org/officeDocument/2006/relationships/numbering" Target="numbering.xml"/><Relationship Id="rId6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1564</Words>
  <Characters>8915</Characters>
  <Application>Microsoft Office Word</Application>
  <DocSecurity>0</DocSecurity>
  <Lines>74</Lines>
  <Paragraphs>20</Paragraphs>
  <ScaleCrop>false</ScaleCrop>
  <Company/>
  <LinksUpToDate>false</LinksUpToDate>
  <CharactersWithSpaces>10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rulhuda22@gmail.com</dc:creator>
  <cp:keywords/>
  <dc:description/>
  <cp:lastModifiedBy>khairrulhuda22@gmail.com</cp:lastModifiedBy>
  <cp:revision>2</cp:revision>
  <dcterms:created xsi:type="dcterms:W3CDTF">2023-02-09T15:02:00Z</dcterms:created>
  <dcterms:modified xsi:type="dcterms:W3CDTF">2023-02-09T15:02:00Z</dcterms:modified>
</cp:coreProperties>
</file>